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1149E1F8"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r w:rsidRPr="00037833">
              <w:rPr>
                <w:b/>
                <w:sz w:val="100"/>
                <w:szCs w:val="100"/>
                <w:lang w:val="ca-ES"/>
              </w:rPr>
              <w:t>HigiaHealthCode</w:t>
            </w:r>
            <w:r w:rsidR="00910909" w:rsidRPr="00037833">
              <w:rPr>
                <w:b/>
                <w:sz w:val="100"/>
                <w:szCs w:val="100"/>
                <w:lang w:val="ca-ES"/>
              </w:rPr>
              <w:br/>
            </w:r>
            <w:r w:rsidR="00910909" w:rsidRPr="00037833">
              <w:rPr>
                <w:sz w:val="36"/>
                <w:szCs w:val="36"/>
                <w:lang w:val="ca-ES"/>
              </w:rPr>
              <w:t>Eina de codificació d’històries clíniques amb CIE-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rea 3: Machine Learning and Computer Vision in Healthcare and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Laia Subirats Maté</w:t>
            </w:r>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NoComercial-SenseObraDerivada 3.0 Espanya de Creative Commons</w:t>
        </w:r>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even" r:id="rId13"/>
          <w:headerReference w:type="default" r:id="rId14"/>
          <w:footerReference w:type="even" r:id="rId15"/>
          <w:footerReference w:type="default" r:id="rId16"/>
          <w:headerReference w:type="first" r:id="rId17"/>
          <w:footerReference w:type="first" r:id="rId18"/>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32A73081" w:rsidR="009B378E" w:rsidRPr="00037833" w:rsidRDefault="007577B9">
            <w:pPr>
              <w:widowControl w:val="0"/>
              <w:ind w:left="0" w:right="0"/>
              <w:rPr>
                <w:highlight w:val="yellow"/>
                <w:lang w:val="ca-ES"/>
              </w:rPr>
            </w:pPr>
            <w:r w:rsidRPr="00037833">
              <w:rPr>
                <w:lang w:val="ca-ES"/>
              </w:rPr>
              <w:t>HigiaHealthCode</w:t>
            </w:r>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Laia Subirats Maté</w:t>
            </w:r>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Learning and Computer Vision in Healthcare and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r w:rsidRPr="00037833">
              <w:rPr>
                <w:i/>
                <w:iCs/>
                <w:lang w:val="ca-ES"/>
              </w:rPr>
              <w:t>Deep Learning</w:t>
            </w:r>
            <w:r w:rsidRPr="00037833">
              <w:rPr>
                <w:lang w:val="ca-ES"/>
              </w:rPr>
              <w:t>, (ML)</w:t>
            </w:r>
            <w:r w:rsidRPr="00037833">
              <w:rPr>
                <w:i/>
                <w:iCs/>
                <w:lang w:val="ca-ES"/>
              </w:rPr>
              <w:t>Machine Learning</w:t>
            </w:r>
            <w:r w:rsidRPr="00037833">
              <w:rPr>
                <w:lang w:val="ca-ES"/>
              </w:rPr>
              <w:t>, PLN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r w:rsidRPr="00037833">
              <w:rPr>
                <w:i/>
                <w:iCs/>
                <w:lang w:val="ca-ES"/>
              </w:rPr>
              <w:t>deep learning</w:t>
            </w:r>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r w:rsidRPr="00037833">
              <w:rPr>
                <w:i/>
                <w:iCs/>
                <w:lang w:val="ca-ES"/>
              </w:rPr>
              <w:t>deep learning</w:t>
            </w:r>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r w:rsidRPr="00037833">
              <w:rPr>
                <w:b/>
                <w:lang w:val="ca-ES"/>
              </w:rPr>
              <w:t>Abstract</w:t>
            </w:r>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r w:rsidRPr="00037833">
              <w:rPr>
                <w:lang w:val="ca-ES"/>
              </w:rPr>
              <w:t>The project is based on the development of a support system for medical discharge coding using natural language processing (NLP) techniques and deep learning. The main objective is to streamline the coding of diagnoses in ICD-10 from clinical texts written by healthcare professionals, training the model with coding performed by medical coding experts. This tool aims to reduce the time spent on manual coding and improve the consistency and accuracy of the assigned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ill be used as the main tool for developing the deep learning models. The clinical texts used include relevant information such as the current illness, patient evolution, and other clinical data collected from admission to discharge.</w:t>
            </w:r>
          </w:p>
          <w:p w14:paraId="5C6A306A" w14:textId="77777777" w:rsidR="00B93FCB" w:rsidRPr="00037833" w:rsidRDefault="00B93FCB" w:rsidP="00B93FCB">
            <w:pPr>
              <w:widowControl w:val="0"/>
              <w:spacing w:line="327" w:lineRule="auto"/>
              <w:ind w:left="0" w:right="0"/>
              <w:rPr>
                <w:lang w:val="ca-ES"/>
              </w:rPr>
            </w:pPr>
            <w:r w:rsidRPr="00037833">
              <w:rPr>
                <w:lang w:val="ca-ES"/>
              </w:rPr>
              <w:t>The resulting system is intended to be a support tool that facilitates the identification of diagnoses and improves the quality of the coded clinical information.</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1" w:name="_m1sr2odu7p6q" w:colFirst="0" w:colLast="0"/>
      <w:bookmarkEnd w:id="1"/>
    </w:p>
    <w:p w14:paraId="60B5BBFA" w14:textId="1ED2A270" w:rsidR="009B378E" w:rsidRPr="00037833" w:rsidRDefault="00702FBE">
      <w:pPr>
        <w:pStyle w:val="Ttulo"/>
        <w:rPr>
          <w:lang w:val="ca-ES"/>
        </w:rPr>
      </w:pPr>
      <w:bookmarkStart w:id="2" w:name="_67cm5drrpc9u" w:colFirst="0" w:colLast="0"/>
      <w:bookmarkEnd w:id="2"/>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27C645F2" w14:textId="7D85BBD6" w:rsidR="0009409C"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6639398" w:history="1">
            <w:r w:rsidR="0009409C" w:rsidRPr="00AA12FB">
              <w:rPr>
                <w:rStyle w:val="Hipervnculo"/>
                <w:noProof/>
                <w:lang w:val="ca-ES"/>
              </w:rPr>
              <w:t>1.</w:t>
            </w:r>
            <w:r w:rsidR="0009409C">
              <w:rPr>
                <w:rFonts w:asciiTheme="minorHAnsi" w:eastAsiaTheme="minorEastAsia" w:hAnsiTheme="minorHAnsi" w:cstheme="minorBidi"/>
                <w:noProof/>
                <w:color w:val="auto"/>
                <w:kern w:val="2"/>
                <w:sz w:val="24"/>
                <w:szCs w:val="24"/>
                <w:lang w:val="es-ES" w:eastAsia="es-ES"/>
                <w14:ligatures w14:val="standardContextual"/>
              </w:rPr>
              <w:tab/>
            </w:r>
            <w:r w:rsidR="0009409C" w:rsidRPr="00AA12FB">
              <w:rPr>
                <w:rStyle w:val="Hipervnculo"/>
                <w:noProof/>
                <w:lang w:val="ca-ES"/>
              </w:rPr>
              <w:t>Introducció</w:t>
            </w:r>
            <w:r w:rsidR="0009409C">
              <w:rPr>
                <w:noProof/>
                <w:webHidden/>
              </w:rPr>
              <w:tab/>
            </w:r>
            <w:r w:rsidR="0009409C">
              <w:rPr>
                <w:noProof/>
                <w:webHidden/>
              </w:rPr>
              <w:fldChar w:fldCharType="begin"/>
            </w:r>
            <w:r w:rsidR="0009409C">
              <w:rPr>
                <w:noProof/>
                <w:webHidden/>
              </w:rPr>
              <w:instrText xml:space="preserve"> PAGEREF _Toc196639398 \h </w:instrText>
            </w:r>
            <w:r w:rsidR="0009409C">
              <w:rPr>
                <w:noProof/>
                <w:webHidden/>
              </w:rPr>
            </w:r>
            <w:r w:rsidR="0009409C">
              <w:rPr>
                <w:noProof/>
                <w:webHidden/>
              </w:rPr>
              <w:fldChar w:fldCharType="separate"/>
            </w:r>
            <w:r w:rsidR="0009409C">
              <w:rPr>
                <w:noProof/>
                <w:webHidden/>
              </w:rPr>
              <w:t>1</w:t>
            </w:r>
            <w:r w:rsidR="0009409C">
              <w:rPr>
                <w:noProof/>
                <w:webHidden/>
              </w:rPr>
              <w:fldChar w:fldCharType="end"/>
            </w:r>
          </w:hyperlink>
        </w:p>
        <w:p w14:paraId="7C761294" w14:textId="775FA32B"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399" w:history="1">
            <w:r w:rsidRPr="00AA12FB">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6639399 \h </w:instrText>
            </w:r>
            <w:r>
              <w:rPr>
                <w:noProof/>
                <w:webHidden/>
              </w:rPr>
            </w:r>
            <w:r>
              <w:rPr>
                <w:noProof/>
                <w:webHidden/>
              </w:rPr>
              <w:fldChar w:fldCharType="separate"/>
            </w:r>
            <w:r>
              <w:rPr>
                <w:noProof/>
                <w:webHidden/>
              </w:rPr>
              <w:t>1</w:t>
            </w:r>
            <w:r>
              <w:rPr>
                <w:noProof/>
                <w:webHidden/>
              </w:rPr>
              <w:fldChar w:fldCharType="end"/>
            </w:r>
          </w:hyperlink>
        </w:p>
        <w:p w14:paraId="58B3A469" w14:textId="5490A0E7"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0" w:history="1">
            <w:r w:rsidRPr="00AA12FB">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Objectius del Treball</w:t>
            </w:r>
            <w:r>
              <w:rPr>
                <w:noProof/>
                <w:webHidden/>
              </w:rPr>
              <w:tab/>
            </w:r>
            <w:r>
              <w:rPr>
                <w:noProof/>
                <w:webHidden/>
              </w:rPr>
              <w:fldChar w:fldCharType="begin"/>
            </w:r>
            <w:r>
              <w:rPr>
                <w:noProof/>
                <w:webHidden/>
              </w:rPr>
              <w:instrText xml:space="preserve"> PAGEREF _Toc196639400 \h </w:instrText>
            </w:r>
            <w:r>
              <w:rPr>
                <w:noProof/>
                <w:webHidden/>
              </w:rPr>
            </w:r>
            <w:r>
              <w:rPr>
                <w:noProof/>
                <w:webHidden/>
              </w:rPr>
              <w:fldChar w:fldCharType="separate"/>
            </w:r>
            <w:r>
              <w:rPr>
                <w:noProof/>
                <w:webHidden/>
              </w:rPr>
              <w:t>1</w:t>
            </w:r>
            <w:r>
              <w:rPr>
                <w:noProof/>
                <w:webHidden/>
              </w:rPr>
              <w:fldChar w:fldCharType="end"/>
            </w:r>
          </w:hyperlink>
        </w:p>
        <w:p w14:paraId="7EB738AA" w14:textId="45B9C6A9"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1" w:history="1">
            <w:r w:rsidRPr="00AA12FB">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6639401 \h </w:instrText>
            </w:r>
            <w:r>
              <w:rPr>
                <w:noProof/>
                <w:webHidden/>
              </w:rPr>
            </w:r>
            <w:r>
              <w:rPr>
                <w:noProof/>
                <w:webHidden/>
              </w:rPr>
              <w:fldChar w:fldCharType="separate"/>
            </w:r>
            <w:r>
              <w:rPr>
                <w:noProof/>
                <w:webHidden/>
              </w:rPr>
              <w:t>2</w:t>
            </w:r>
            <w:r>
              <w:rPr>
                <w:noProof/>
                <w:webHidden/>
              </w:rPr>
              <w:fldChar w:fldCharType="end"/>
            </w:r>
          </w:hyperlink>
        </w:p>
        <w:p w14:paraId="5605E0DF" w14:textId="32B22047"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2" w:history="1">
            <w:r w:rsidRPr="00AA12FB">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Enfocament i mètode seguit</w:t>
            </w:r>
            <w:r>
              <w:rPr>
                <w:noProof/>
                <w:webHidden/>
              </w:rPr>
              <w:tab/>
            </w:r>
            <w:r>
              <w:rPr>
                <w:noProof/>
                <w:webHidden/>
              </w:rPr>
              <w:fldChar w:fldCharType="begin"/>
            </w:r>
            <w:r>
              <w:rPr>
                <w:noProof/>
                <w:webHidden/>
              </w:rPr>
              <w:instrText xml:space="preserve"> PAGEREF _Toc196639402 \h </w:instrText>
            </w:r>
            <w:r>
              <w:rPr>
                <w:noProof/>
                <w:webHidden/>
              </w:rPr>
            </w:r>
            <w:r>
              <w:rPr>
                <w:noProof/>
                <w:webHidden/>
              </w:rPr>
              <w:fldChar w:fldCharType="separate"/>
            </w:r>
            <w:r>
              <w:rPr>
                <w:noProof/>
                <w:webHidden/>
              </w:rPr>
              <w:t>3</w:t>
            </w:r>
            <w:r>
              <w:rPr>
                <w:noProof/>
                <w:webHidden/>
              </w:rPr>
              <w:fldChar w:fldCharType="end"/>
            </w:r>
          </w:hyperlink>
        </w:p>
        <w:p w14:paraId="3A90A274" w14:textId="23138CFE"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3" w:history="1">
            <w:r w:rsidRPr="00AA12FB">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Planificació del Treball</w:t>
            </w:r>
            <w:r>
              <w:rPr>
                <w:noProof/>
                <w:webHidden/>
              </w:rPr>
              <w:tab/>
            </w:r>
            <w:r>
              <w:rPr>
                <w:noProof/>
                <w:webHidden/>
              </w:rPr>
              <w:fldChar w:fldCharType="begin"/>
            </w:r>
            <w:r>
              <w:rPr>
                <w:noProof/>
                <w:webHidden/>
              </w:rPr>
              <w:instrText xml:space="preserve"> PAGEREF _Toc196639403 \h </w:instrText>
            </w:r>
            <w:r>
              <w:rPr>
                <w:noProof/>
                <w:webHidden/>
              </w:rPr>
            </w:r>
            <w:r>
              <w:rPr>
                <w:noProof/>
                <w:webHidden/>
              </w:rPr>
              <w:fldChar w:fldCharType="separate"/>
            </w:r>
            <w:r>
              <w:rPr>
                <w:noProof/>
                <w:webHidden/>
              </w:rPr>
              <w:t>4</w:t>
            </w:r>
            <w:r>
              <w:rPr>
                <w:noProof/>
                <w:webHidden/>
              </w:rPr>
              <w:fldChar w:fldCharType="end"/>
            </w:r>
          </w:hyperlink>
        </w:p>
        <w:p w14:paraId="59B51501" w14:textId="20FCDEB4"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4" w:history="1">
            <w:r w:rsidRPr="00AA12FB">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6639404 \h </w:instrText>
            </w:r>
            <w:r>
              <w:rPr>
                <w:noProof/>
                <w:webHidden/>
              </w:rPr>
            </w:r>
            <w:r>
              <w:rPr>
                <w:noProof/>
                <w:webHidden/>
              </w:rPr>
              <w:fldChar w:fldCharType="separate"/>
            </w:r>
            <w:r>
              <w:rPr>
                <w:noProof/>
                <w:webHidden/>
              </w:rPr>
              <w:t>5</w:t>
            </w:r>
            <w:r>
              <w:rPr>
                <w:noProof/>
                <w:webHidden/>
              </w:rPr>
              <w:fldChar w:fldCharType="end"/>
            </w:r>
          </w:hyperlink>
        </w:p>
        <w:p w14:paraId="12F3B18A" w14:textId="273AB651" w:rsidR="0009409C" w:rsidRDefault="0009409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5" w:history="1">
            <w:r w:rsidRPr="00AA12FB">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6639405 \h </w:instrText>
            </w:r>
            <w:r>
              <w:rPr>
                <w:noProof/>
                <w:webHidden/>
              </w:rPr>
            </w:r>
            <w:r>
              <w:rPr>
                <w:noProof/>
                <w:webHidden/>
              </w:rPr>
              <w:fldChar w:fldCharType="separate"/>
            </w:r>
            <w:r>
              <w:rPr>
                <w:noProof/>
                <w:webHidden/>
              </w:rPr>
              <w:t>5</w:t>
            </w:r>
            <w:r>
              <w:rPr>
                <w:noProof/>
                <w:webHidden/>
              </w:rPr>
              <w:fldChar w:fldCharType="end"/>
            </w:r>
          </w:hyperlink>
        </w:p>
        <w:p w14:paraId="29EEBD5F" w14:textId="2D74B3D4"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6" w:history="1">
            <w:r w:rsidRPr="00AA12FB">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Base teòrica i fonaments</w:t>
            </w:r>
            <w:r>
              <w:rPr>
                <w:noProof/>
                <w:webHidden/>
              </w:rPr>
              <w:tab/>
            </w:r>
            <w:r>
              <w:rPr>
                <w:noProof/>
                <w:webHidden/>
              </w:rPr>
              <w:fldChar w:fldCharType="begin"/>
            </w:r>
            <w:r>
              <w:rPr>
                <w:noProof/>
                <w:webHidden/>
              </w:rPr>
              <w:instrText xml:space="preserve"> PAGEREF _Toc196639406 \h </w:instrText>
            </w:r>
            <w:r>
              <w:rPr>
                <w:noProof/>
                <w:webHidden/>
              </w:rPr>
            </w:r>
            <w:r>
              <w:rPr>
                <w:noProof/>
                <w:webHidden/>
              </w:rPr>
              <w:fldChar w:fldCharType="separate"/>
            </w:r>
            <w:r>
              <w:rPr>
                <w:noProof/>
                <w:webHidden/>
              </w:rPr>
              <w:t>6</w:t>
            </w:r>
            <w:r>
              <w:rPr>
                <w:noProof/>
                <w:webHidden/>
              </w:rPr>
              <w:fldChar w:fldCharType="end"/>
            </w:r>
          </w:hyperlink>
        </w:p>
        <w:p w14:paraId="46E3AEDE" w14:textId="601D2CAB" w:rsidR="0009409C" w:rsidRDefault="0009409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7" w:history="1">
            <w:r w:rsidRPr="00AA12FB">
              <w:rPr>
                <w:rStyle w:val="Hipervnculo"/>
                <w:noProof/>
                <w:lang w:val="ca-ES"/>
              </w:rPr>
              <w:t>2.1 Sistema d’Informació Sanitari i la Gestió de les dades.</w:t>
            </w:r>
            <w:r>
              <w:rPr>
                <w:noProof/>
                <w:webHidden/>
              </w:rPr>
              <w:tab/>
            </w:r>
            <w:r>
              <w:rPr>
                <w:noProof/>
                <w:webHidden/>
              </w:rPr>
              <w:fldChar w:fldCharType="begin"/>
            </w:r>
            <w:r>
              <w:rPr>
                <w:noProof/>
                <w:webHidden/>
              </w:rPr>
              <w:instrText xml:space="preserve"> PAGEREF _Toc196639407 \h </w:instrText>
            </w:r>
            <w:r>
              <w:rPr>
                <w:noProof/>
                <w:webHidden/>
              </w:rPr>
            </w:r>
            <w:r>
              <w:rPr>
                <w:noProof/>
                <w:webHidden/>
              </w:rPr>
              <w:fldChar w:fldCharType="separate"/>
            </w:r>
            <w:r>
              <w:rPr>
                <w:noProof/>
                <w:webHidden/>
              </w:rPr>
              <w:t>6</w:t>
            </w:r>
            <w:r>
              <w:rPr>
                <w:noProof/>
                <w:webHidden/>
              </w:rPr>
              <w:fldChar w:fldCharType="end"/>
            </w:r>
          </w:hyperlink>
        </w:p>
        <w:p w14:paraId="27B84DD2" w14:textId="603C6BA8" w:rsidR="0009409C" w:rsidRDefault="0009409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8" w:history="1">
            <w:r w:rsidRPr="00AA12FB">
              <w:rPr>
                <w:rStyle w:val="Hipervnculo"/>
                <w:noProof/>
                <w:lang w:val="ca-ES"/>
              </w:rPr>
              <w:t>2.2 Processament del Llenguatge Natural</w:t>
            </w:r>
            <w:r>
              <w:rPr>
                <w:noProof/>
                <w:webHidden/>
              </w:rPr>
              <w:tab/>
            </w:r>
            <w:r>
              <w:rPr>
                <w:noProof/>
                <w:webHidden/>
              </w:rPr>
              <w:fldChar w:fldCharType="begin"/>
            </w:r>
            <w:r>
              <w:rPr>
                <w:noProof/>
                <w:webHidden/>
              </w:rPr>
              <w:instrText xml:space="preserve"> PAGEREF _Toc196639408 \h </w:instrText>
            </w:r>
            <w:r>
              <w:rPr>
                <w:noProof/>
                <w:webHidden/>
              </w:rPr>
            </w:r>
            <w:r>
              <w:rPr>
                <w:noProof/>
                <w:webHidden/>
              </w:rPr>
              <w:fldChar w:fldCharType="separate"/>
            </w:r>
            <w:r>
              <w:rPr>
                <w:noProof/>
                <w:webHidden/>
              </w:rPr>
              <w:t>7</w:t>
            </w:r>
            <w:r>
              <w:rPr>
                <w:noProof/>
                <w:webHidden/>
              </w:rPr>
              <w:fldChar w:fldCharType="end"/>
            </w:r>
          </w:hyperlink>
        </w:p>
        <w:p w14:paraId="648E3C97" w14:textId="2F1F8CEE" w:rsidR="0009409C" w:rsidRDefault="0009409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09" w:history="1">
            <w:r w:rsidRPr="00AA12FB">
              <w:rPr>
                <w:rStyle w:val="Hipervnculo"/>
                <w:noProof/>
                <w:lang w:val="ca-ES"/>
              </w:rPr>
              <w:t>2.3 Deep Learning</w:t>
            </w:r>
            <w:r>
              <w:rPr>
                <w:noProof/>
                <w:webHidden/>
              </w:rPr>
              <w:tab/>
            </w:r>
            <w:r>
              <w:rPr>
                <w:noProof/>
                <w:webHidden/>
              </w:rPr>
              <w:fldChar w:fldCharType="begin"/>
            </w:r>
            <w:r>
              <w:rPr>
                <w:noProof/>
                <w:webHidden/>
              </w:rPr>
              <w:instrText xml:space="preserve"> PAGEREF _Toc196639409 \h </w:instrText>
            </w:r>
            <w:r>
              <w:rPr>
                <w:noProof/>
                <w:webHidden/>
              </w:rPr>
            </w:r>
            <w:r>
              <w:rPr>
                <w:noProof/>
                <w:webHidden/>
              </w:rPr>
              <w:fldChar w:fldCharType="separate"/>
            </w:r>
            <w:r>
              <w:rPr>
                <w:noProof/>
                <w:webHidden/>
              </w:rPr>
              <w:t>8</w:t>
            </w:r>
            <w:r>
              <w:rPr>
                <w:noProof/>
                <w:webHidden/>
              </w:rPr>
              <w:fldChar w:fldCharType="end"/>
            </w:r>
          </w:hyperlink>
        </w:p>
        <w:p w14:paraId="3FB75BC0" w14:textId="71C42558"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0" w:history="1">
            <w:r w:rsidRPr="00AA12FB">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Materials i mètodes</w:t>
            </w:r>
            <w:r>
              <w:rPr>
                <w:noProof/>
                <w:webHidden/>
              </w:rPr>
              <w:tab/>
            </w:r>
            <w:r>
              <w:rPr>
                <w:noProof/>
                <w:webHidden/>
              </w:rPr>
              <w:fldChar w:fldCharType="begin"/>
            </w:r>
            <w:r>
              <w:rPr>
                <w:noProof/>
                <w:webHidden/>
              </w:rPr>
              <w:instrText xml:space="preserve"> PAGEREF _Toc196639410 \h </w:instrText>
            </w:r>
            <w:r>
              <w:rPr>
                <w:noProof/>
                <w:webHidden/>
              </w:rPr>
            </w:r>
            <w:r>
              <w:rPr>
                <w:noProof/>
                <w:webHidden/>
              </w:rPr>
              <w:fldChar w:fldCharType="separate"/>
            </w:r>
            <w:r>
              <w:rPr>
                <w:noProof/>
                <w:webHidden/>
              </w:rPr>
              <w:t>8</w:t>
            </w:r>
            <w:r>
              <w:rPr>
                <w:noProof/>
                <w:webHidden/>
              </w:rPr>
              <w:fldChar w:fldCharType="end"/>
            </w:r>
          </w:hyperlink>
        </w:p>
        <w:p w14:paraId="7847A7FE" w14:textId="7FDB0642" w:rsidR="0009409C" w:rsidRDefault="0009409C">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1" w:history="1">
            <w:r w:rsidRPr="00AA12FB">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Tecnologies utilitzades</w:t>
            </w:r>
            <w:r>
              <w:rPr>
                <w:noProof/>
                <w:webHidden/>
              </w:rPr>
              <w:tab/>
            </w:r>
            <w:r>
              <w:rPr>
                <w:noProof/>
                <w:webHidden/>
              </w:rPr>
              <w:fldChar w:fldCharType="begin"/>
            </w:r>
            <w:r>
              <w:rPr>
                <w:noProof/>
                <w:webHidden/>
              </w:rPr>
              <w:instrText xml:space="preserve"> PAGEREF _Toc196639411 \h </w:instrText>
            </w:r>
            <w:r>
              <w:rPr>
                <w:noProof/>
                <w:webHidden/>
              </w:rPr>
            </w:r>
            <w:r>
              <w:rPr>
                <w:noProof/>
                <w:webHidden/>
              </w:rPr>
              <w:fldChar w:fldCharType="separate"/>
            </w:r>
            <w:r>
              <w:rPr>
                <w:noProof/>
                <w:webHidden/>
              </w:rPr>
              <w:t>8</w:t>
            </w:r>
            <w:r>
              <w:rPr>
                <w:noProof/>
                <w:webHidden/>
              </w:rPr>
              <w:fldChar w:fldCharType="end"/>
            </w:r>
          </w:hyperlink>
        </w:p>
        <w:p w14:paraId="7004B3E8" w14:textId="2BB5DE65" w:rsidR="0009409C" w:rsidRDefault="0009409C">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2" w:history="1">
            <w:r w:rsidRPr="00AA12FB">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Font de dades</w:t>
            </w:r>
            <w:r>
              <w:rPr>
                <w:noProof/>
                <w:webHidden/>
              </w:rPr>
              <w:tab/>
            </w:r>
            <w:r>
              <w:rPr>
                <w:noProof/>
                <w:webHidden/>
              </w:rPr>
              <w:fldChar w:fldCharType="begin"/>
            </w:r>
            <w:r>
              <w:rPr>
                <w:noProof/>
                <w:webHidden/>
              </w:rPr>
              <w:instrText xml:space="preserve"> PAGEREF _Toc196639412 \h </w:instrText>
            </w:r>
            <w:r>
              <w:rPr>
                <w:noProof/>
                <w:webHidden/>
              </w:rPr>
            </w:r>
            <w:r>
              <w:rPr>
                <w:noProof/>
                <w:webHidden/>
              </w:rPr>
              <w:fldChar w:fldCharType="separate"/>
            </w:r>
            <w:r>
              <w:rPr>
                <w:noProof/>
                <w:webHidden/>
              </w:rPr>
              <w:t>9</w:t>
            </w:r>
            <w:r>
              <w:rPr>
                <w:noProof/>
                <w:webHidden/>
              </w:rPr>
              <w:fldChar w:fldCharType="end"/>
            </w:r>
          </w:hyperlink>
        </w:p>
        <w:p w14:paraId="7F76B633" w14:textId="26AFC06C"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3" w:history="1">
            <w:r w:rsidRPr="00AA12FB">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Desenvolupament del model</w:t>
            </w:r>
            <w:r>
              <w:rPr>
                <w:noProof/>
                <w:webHidden/>
              </w:rPr>
              <w:tab/>
            </w:r>
            <w:r>
              <w:rPr>
                <w:noProof/>
                <w:webHidden/>
              </w:rPr>
              <w:fldChar w:fldCharType="begin"/>
            </w:r>
            <w:r>
              <w:rPr>
                <w:noProof/>
                <w:webHidden/>
              </w:rPr>
              <w:instrText xml:space="preserve"> PAGEREF _Toc196639413 \h </w:instrText>
            </w:r>
            <w:r>
              <w:rPr>
                <w:noProof/>
                <w:webHidden/>
              </w:rPr>
            </w:r>
            <w:r>
              <w:rPr>
                <w:noProof/>
                <w:webHidden/>
              </w:rPr>
              <w:fldChar w:fldCharType="separate"/>
            </w:r>
            <w:r>
              <w:rPr>
                <w:noProof/>
                <w:webHidden/>
              </w:rPr>
              <w:t>14</w:t>
            </w:r>
            <w:r>
              <w:rPr>
                <w:noProof/>
                <w:webHidden/>
              </w:rPr>
              <w:fldChar w:fldCharType="end"/>
            </w:r>
          </w:hyperlink>
        </w:p>
        <w:p w14:paraId="0838CA87" w14:textId="660ABF83"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4" w:history="1">
            <w:r w:rsidRPr="00AA12FB">
              <w:rPr>
                <w:rStyle w:val="Hipervnculo"/>
                <w:noProof/>
                <w:lang w:val="ca-ES"/>
              </w:rPr>
              <w:t>5.</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Anàlisis de resultats</w:t>
            </w:r>
            <w:r>
              <w:rPr>
                <w:noProof/>
                <w:webHidden/>
              </w:rPr>
              <w:tab/>
            </w:r>
            <w:r>
              <w:rPr>
                <w:noProof/>
                <w:webHidden/>
              </w:rPr>
              <w:fldChar w:fldCharType="begin"/>
            </w:r>
            <w:r>
              <w:rPr>
                <w:noProof/>
                <w:webHidden/>
              </w:rPr>
              <w:instrText xml:space="preserve"> PAGEREF _Toc196639414 \h </w:instrText>
            </w:r>
            <w:r>
              <w:rPr>
                <w:noProof/>
                <w:webHidden/>
              </w:rPr>
            </w:r>
            <w:r>
              <w:rPr>
                <w:noProof/>
                <w:webHidden/>
              </w:rPr>
              <w:fldChar w:fldCharType="separate"/>
            </w:r>
            <w:r>
              <w:rPr>
                <w:noProof/>
                <w:webHidden/>
              </w:rPr>
              <w:t>15</w:t>
            </w:r>
            <w:r>
              <w:rPr>
                <w:noProof/>
                <w:webHidden/>
              </w:rPr>
              <w:fldChar w:fldCharType="end"/>
            </w:r>
          </w:hyperlink>
        </w:p>
        <w:p w14:paraId="05BE443C" w14:textId="092AE4E0"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5" w:history="1">
            <w:r w:rsidRPr="00AA12FB">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Conclusions i treballs futurs</w:t>
            </w:r>
            <w:r>
              <w:rPr>
                <w:noProof/>
                <w:webHidden/>
              </w:rPr>
              <w:tab/>
            </w:r>
            <w:r>
              <w:rPr>
                <w:noProof/>
                <w:webHidden/>
              </w:rPr>
              <w:fldChar w:fldCharType="begin"/>
            </w:r>
            <w:r>
              <w:rPr>
                <w:noProof/>
                <w:webHidden/>
              </w:rPr>
              <w:instrText xml:space="preserve"> PAGEREF _Toc196639415 \h </w:instrText>
            </w:r>
            <w:r>
              <w:rPr>
                <w:noProof/>
                <w:webHidden/>
              </w:rPr>
            </w:r>
            <w:r>
              <w:rPr>
                <w:noProof/>
                <w:webHidden/>
              </w:rPr>
              <w:fldChar w:fldCharType="separate"/>
            </w:r>
            <w:r>
              <w:rPr>
                <w:noProof/>
                <w:webHidden/>
              </w:rPr>
              <w:t>16</w:t>
            </w:r>
            <w:r>
              <w:rPr>
                <w:noProof/>
                <w:webHidden/>
              </w:rPr>
              <w:fldChar w:fldCharType="end"/>
            </w:r>
          </w:hyperlink>
        </w:p>
        <w:p w14:paraId="6F4C6532" w14:textId="182F9120"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6" w:history="1">
            <w:r w:rsidRPr="00AA12FB">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Glossari</w:t>
            </w:r>
            <w:r>
              <w:rPr>
                <w:noProof/>
                <w:webHidden/>
              </w:rPr>
              <w:tab/>
            </w:r>
            <w:r>
              <w:rPr>
                <w:noProof/>
                <w:webHidden/>
              </w:rPr>
              <w:fldChar w:fldCharType="begin"/>
            </w:r>
            <w:r>
              <w:rPr>
                <w:noProof/>
                <w:webHidden/>
              </w:rPr>
              <w:instrText xml:space="preserve"> PAGEREF _Toc196639416 \h </w:instrText>
            </w:r>
            <w:r>
              <w:rPr>
                <w:noProof/>
                <w:webHidden/>
              </w:rPr>
            </w:r>
            <w:r>
              <w:rPr>
                <w:noProof/>
                <w:webHidden/>
              </w:rPr>
              <w:fldChar w:fldCharType="separate"/>
            </w:r>
            <w:r>
              <w:rPr>
                <w:noProof/>
                <w:webHidden/>
              </w:rPr>
              <w:t>17</w:t>
            </w:r>
            <w:r>
              <w:rPr>
                <w:noProof/>
                <w:webHidden/>
              </w:rPr>
              <w:fldChar w:fldCharType="end"/>
            </w:r>
          </w:hyperlink>
        </w:p>
        <w:p w14:paraId="60D3203B" w14:textId="477945A4"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7" w:history="1">
            <w:r w:rsidRPr="00AA12FB">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Bibliografia</w:t>
            </w:r>
            <w:r>
              <w:rPr>
                <w:noProof/>
                <w:webHidden/>
              </w:rPr>
              <w:tab/>
            </w:r>
            <w:r>
              <w:rPr>
                <w:noProof/>
                <w:webHidden/>
              </w:rPr>
              <w:fldChar w:fldCharType="begin"/>
            </w:r>
            <w:r>
              <w:rPr>
                <w:noProof/>
                <w:webHidden/>
              </w:rPr>
              <w:instrText xml:space="preserve"> PAGEREF _Toc196639417 \h </w:instrText>
            </w:r>
            <w:r>
              <w:rPr>
                <w:noProof/>
                <w:webHidden/>
              </w:rPr>
            </w:r>
            <w:r>
              <w:rPr>
                <w:noProof/>
                <w:webHidden/>
              </w:rPr>
              <w:fldChar w:fldCharType="separate"/>
            </w:r>
            <w:r>
              <w:rPr>
                <w:noProof/>
                <w:webHidden/>
              </w:rPr>
              <w:t>17</w:t>
            </w:r>
            <w:r>
              <w:rPr>
                <w:noProof/>
                <w:webHidden/>
              </w:rPr>
              <w:fldChar w:fldCharType="end"/>
            </w:r>
          </w:hyperlink>
        </w:p>
        <w:p w14:paraId="1E885505" w14:textId="1A1EA08E" w:rsidR="0009409C" w:rsidRDefault="0009409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8" w:history="1">
            <w:r w:rsidRPr="00AA12FB">
              <w:rPr>
                <w:rStyle w:val="Hipervnculo"/>
                <w:noProof/>
                <w:lang w:val="ca-ES"/>
              </w:rPr>
              <w:t>9.</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Annexos</w:t>
            </w:r>
            <w:r>
              <w:rPr>
                <w:noProof/>
                <w:webHidden/>
              </w:rPr>
              <w:tab/>
            </w:r>
            <w:r>
              <w:rPr>
                <w:noProof/>
                <w:webHidden/>
              </w:rPr>
              <w:fldChar w:fldCharType="begin"/>
            </w:r>
            <w:r>
              <w:rPr>
                <w:noProof/>
                <w:webHidden/>
              </w:rPr>
              <w:instrText xml:space="preserve"> PAGEREF _Toc196639418 \h </w:instrText>
            </w:r>
            <w:r>
              <w:rPr>
                <w:noProof/>
                <w:webHidden/>
              </w:rPr>
            </w:r>
            <w:r>
              <w:rPr>
                <w:noProof/>
                <w:webHidden/>
              </w:rPr>
              <w:fldChar w:fldCharType="separate"/>
            </w:r>
            <w:r>
              <w:rPr>
                <w:noProof/>
                <w:webHidden/>
              </w:rPr>
              <w:t>19</w:t>
            </w:r>
            <w:r>
              <w:rPr>
                <w:noProof/>
                <w:webHidden/>
              </w:rPr>
              <w:fldChar w:fldCharType="end"/>
            </w:r>
          </w:hyperlink>
        </w:p>
        <w:p w14:paraId="6F3275A2" w14:textId="6D7F2CBE" w:rsidR="0009409C" w:rsidRDefault="0009409C">
          <w:pPr>
            <w:pStyle w:val="TDC1"/>
            <w:tabs>
              <w:tab w:val="left" w:pos="72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6639419" w:history="1">
            <w:r w:rsidRPr="00AA12FB">
              <w:rPr>
                <w:rStyle w:val="Hipervnculo"/>
                <w:noProof/>
                <w:lang w:val="ca-ES"/>
              </w:rPr>
              <w:t>10.</w:t>
            </w:r>
            <w:r>
              <w:rPr>
                <w:rFonts w:asciiTheme="minorHAnsi" w:eastAsiaTheme="minorEastAsia" w:hAnsiTheme="minorHAnsi" w:cstheme="minorBidi"/>
                <w:noProof/>
                <w:color w:val="auto"/>
                <w:kern w:val="2"/>
                <w:sz w:val="24"/>
                <w:szCs w:val="24"/>
                <w:lang w:val="es-ES" w:eastAsia="es-ES"/>
                <w14:ligatures w14:val="standardContextual"/>
              </w:rPr>
              <w:tab/>
            </w:r>
            <w:r w:rsidRPr="00AA12FB">
              <w:rPr>
                <w:rStyle w:val="Hipervnculo"/>
                <w:noProof/>
                <w:lang w:val="ca-ES"/>
              </w:rPr>
              <w:t>hola</w:t>
            </w:r>
            <w:r>
              <w:rPr>
                <w:noProof/>
                <w:webHidden/>
              </w:rPr>
              <w:tab/>
            </w:r>
            <w:r>
              <w:rPr>
                <w:noProof/>
                <w:webHidden/>
              </w:rPr>
              <w:fldChar w:fldCharType="begin"/>
            </w:r>
            <w:r>
              <w:rPr>
                <w:noProof/>
                <w:webHidden/>
              </w:rPr>
              <w:instrText xml:space="preserve"> PAGEREF _Toc196639419 \h </w:instrText>
            </w:r>
            <w:r>
              <w:rPr>
                <w:noProof/>
                <w:webHidden/>
              </w:rPr>
            </w:r>
            <w:r>
              <w:rPr>
                <w:noProof/>
                <w:webHidden/>
              </w:rPr>
              <w:fldChar w:fldCharType="separate"/>
            </w:r>
            <w:r>
              <w:rPr>
                <w:noProof/>
                <w:webHidden/>
              </w:rPr>
              <w:t>19</w:t>
            </w:r>
            <w:r>
              <w:rPr>
                <w:noProof/>
                <w:webHidden/>
              </w:rPr>
              <w:fldChar w:fldCharType="end"/>
            </w:r>
          </w:hyperlink>
        </w:p>
        <w:p w14:paraId="06E37F0C" w14:textId="7DD7B95D"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pPr>
        <w:pStyle w:val="Ttulo1"/>
        <w:numPr>
          <w:ilvl w:val="0"/>
          <w:numId w:val="4"/>
        </w:numPr>
        <w:rPr>
          <w:lang w:val="ca-ES"/>
        </w:rPr>
      </w:pPr>
      <w:bookmarkStart w:id="3" w:name="_2uw7r1twpuvd" w:colFirst="0" w:colLast="0"/>
      <w:bookmarkStart w:id="4" w:name="_Toc196639398"/>
      <w:bookmarkEnd w:id="3"/>
      <w:r w:rsidRPr="00037833">
        <w:rPr>
          <w:lang w:val="ca-ES"/>
        </w:rPr>
        <w:lastRenderedPageBreak/>
        <w:t>Introducció</w:t>
      </w:r>
      <w:bookmarkEnd w:id="4"/>
    </w:p>
    <w:p w14:paraId="3475082E" w14:textId="77777777" w:rsidR="009B378E" w:rsidRPr="00037833" w:rsidRDefault="00000000">
      <w:pPr>
        <w:pStyle w:val="Ttulo2"/>
        <w:numPr>
          <w:ilvl w:val="1"/>
          <w:numId w:val="4"/>
        </w:numPr>
        <w:rPr>
          <w:lang w:val="ca-ES"/>
        </w:rPr>
      </w:pPr>
      <w:bookmarkStart w:id="5" w:name="_Toc196639399"/>
      <w:r w:rsidRPr="00037833">
        <w:rPr>
          <w:lang w:val="ca-ES"/>
        </w:rPr>
        <w:t>Context i justificació del Treball</w:t>
      </w:r>
      <w:bookmarkEnd w:id="5"/>
    </w:p>
    <w:p w14:paraId="5AF9C3DB" w14:textId="77777777" w:rsidR="00D161A8" w:rsidRPr="00037833" w:rsidRDefault="00D161A8" w:rsidP="00D161A8">
      <w:pPr>
        <w:rPr>
          <w:lang w:val="ca-ES"/>
        </w:rPr>
      </w:pPr>
    </w:p>
    <w:p w14:paraId="5AEA6071" w14:textId="63C92DE7" w:rsidR="00D161A8" w:rsidRPr="00037833" w:rsidRDefault="00D161A8" w:rsidP="00910909">
      <w:pPr>
        <w:pStyle w:val="Prrafodelista"/>
        <w:ind w:left="1440"/>
        <w:jc w:val="both"/>
        <w:rPr>
          <w:lang w:val="ca-ES"/>
        </w:rPr>
      </w:pPr>
      <w:r w:rsidRPr="00037833">
        <w:rPr>
          <w:lang w:val="ca-ES"/>
        </w:rPr>
        <w:t>El projecte HigaHealthCode sorgeix com a resposta a una necessitat detectat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910909">
      <w:pPr>
        <w:pStyle w:val="Prrafodelista"/>
        <w:ind w:left="1440"/>
        <w:jc w:val="both"/>
        <w:rPr>
          <w:lang w:val="ca-ES"/>
        </w:rPr>
      </w:pPr>
    </w:p>
    <w:p w14:paraId="1A9950D7" w14:textId="71745C6B" w:rsidR="00702FBE" w:rsidRPr="00037833" w:rsidRDefault="00702FBE" w:rsidP="00910909">
      <w:pPr>
        <w:pStyle w:val="Prrafodelista"/>
        <w:ind w:left="1440"/>
        <w:jc w:val="both"/>
        <w:rPr>
          <w:lang w:val="ca-ES"/>
        </w:rPr>
      </w:pPr>
      <w:r w:rsidRPr="00037833">
        <w:rPr>
          <w:lang w:val="ca-ES"/>
        </w:rPr>
        <w:t>En l’actualitat, la codificació d’aquests diagnòstics, basats en la CIM-10 (</w:t>
      </w:r>
      <w:r w:rsidRPr="00037833">
        <w:rPr>
          <w:i/>
          <w:iCs/>
          <w:lang w:val="ca-ES"/>
        </w:rPr>
        <w:t>International Classification of Diseases, Tenth Revision, Clinical Modifications</w:t>
      </w:r>
      <w:r w:rsidRPr="00037833">
        <w:rPr>
          <w:lang w:val="ca-ES"/>
        </w:rPr>
        <w:t xml:space="preserve">) </w:t>
      </w:r>
      <w:r w:rsidR="008C1130" w:rsidRPr="00037833">
        <w:rPr>
          <w:lang w:val="ca-ES"/>
        </w:rPr>
        <w:t xml:space="preserve">es realitza amb l’estructura i els recursos disponibles, però el gran nombre de centres i la quantitat d’altes generen una càrrega de treball considerable. </w:t>
      </w:r>
      <w:r w:rsidR="00910909" w:rsidRPr="00037833">
        <w:rPr>
          <w:lang w:val="ca-ES"/>
        </w:rPr>
        <w:t xml:space="preserve">Degut a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w:t>
      </w:r>
      <w:r w:rsidR="00C663A8">
        <w:rPr>
          <w:lang w:val="ca-ES"/>
        </w:rPr>
        <w:t>t</w:t>
      </w:r>
      <w:r w:rsidR="00BC3568" w:rsidRPr="00037833">
        <w:rPr>
          <w:lang w:val="ca-ES"/>
        </w:rPr>
        <w:t xml:space="preserve">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BC3568">
      <w:pPr>
        <w:pStyle w:val="Prrafodelista"/>
        <w:ind w:left="1440"/>
        <w:jc w:val="both"/>
        <w:rPr>
          <w:lang w:val="ca-ES"/>
        </w:rPr>
      </w:pPr>
    </w:p>
    <w:p w14:paraId="36A630F8" w14:textId="17A82F32" w:rsidR="008C1130" w:rsidRPr="00037833" w:rsidRDefault="008C1130" w:rsidP="00BC3568">
      <w:pPr>
        <w:pStyle w:val="Prrafodelista"/>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BC3568">
      <w:pPr>
        <w:pStyle w:val="Prrafodelista"/>
        <w:numPr>
          <w:ilvl w:val="0"/>
          <w:numId w:val="5"/>
        </w:numPr>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Pr="00037833" w:rsidRDefault="008C1130" w:rsidP="00BC3568">
      <w:pPr>
        <w:pStyle w:val="Prrafodelista"/>
        <w:numPr>
          <w:ilvl w:val="0"/>
          <w:numId w:val="5"/>
        </w:numPr>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A9E6B50" w14:textId="77777777" w:rsidR="009B378E" w:rsidRPr="00037833" w:rsidRDefault="00000000">
      <w:pPr>
        <w:pStyle w:val="Ttulo2"/>
        <w:numPr>
          <w:ilvl w:val="1"/>
          <w:numId w:val="4"/>
        </w:numPr>
        <w:rPr>
          <w:lang w:val="ca-ES"/>
        </w:rPr>
      </w:pPr>
      <w:bookmarkStart w:id="6" w:name="_Toc196639400"/>
      <w:r w:rsidRPr="00037833">
        <w:rPr>
          <w:lang w:val="ca-ES"/>
        </w:rPr>
        <w:t>Objectius del Treball</w:t>
      </w:r>
      <w:bookmarkEnd w:id="6"/>
    </w:p>
    <w:p w14:paraId="44F6F90F" w14:textId="77777777" w:rsidR="0016701D" w:rsidRPr="00037833" w:rsidRDefault="0016701D" w:rsidP="0016701D">
      <w:pPr>
        <w:rPr>
          <w:lang w:val="ca-ES"/>
        </w:rPr>
      </w:pPr>
    </w:p>
    <w:p w14:paraId="5A87BE71" w14:textId="23B548CC" w:rsidR="009B378E" w:rsidRPr="00037833" w:rsidRDefault="0016701D" w:rsidP="00BC3568">
      <w:pPr>
        <w:jc w:val="both"/>
        <w:rPr>
          <w:lang w:val="ca-ES"/>
        </w:rPr>
      </w:pPr>
      <w:r w:rsidRPr="00037833">
        <w:rPr>
          <w:lang w:val="ca-ES"/>
        </w:rPr>
        <w:t xml:space="preserve">L’objectiu d’aquest projecte és desenvolupar un sistema d’ajuda a la codificació d’altes mèdiques basa en tècniques de processament de llenguatge natural (PLN) i </w:t>
      </w:r>
      <w:r w:rsidRPr="00037833">
        <w:rPr>
          <w:i/>
          <w:iCs/>
          <w:lang w:val="ca-ES"/>
        </w:rPr>
        <w:t xml:space="preserve">deep learning, </w:t>
      </w:r>
      <w:r w:rsidRPr="00037833">
        <w:rPr>
          <w:lang w:val="ca-ES"/>
        </w:rPr>
        <w:t xml:space="preserve">que permeti automatitzar la classificació de diagnòstic en CIM-10. </w:t>
      </w:r>
    </w:p>
    <w:p w14:paraId="013A3B44" w14:textId="77777777" w:rsidR="0016701D" w:rsidRPr="00037833" w:rsidRDefault="0016701D" w:rsidP="00BC3568">
      <w:pPr>
        <w:jc w:val="both"/>
        <w:rPr>
          <w:lang w:val="ca-ES"/>
        </w:rPr>
      </w:pPr>
    </w:p>
    <w:p w14:paraId="5297D0F8" w14:textId="5A003525" w:rsidR="0016701D" w:rsidRPr="00037833" w:rsidRDefault="0016701D" w:rsidP="00BC3568">
      <w:pPr>
        <w:jc w:val="both"/>
        <w:rPr>
          <w:lang w:val="ca-ES"/>
        </w:rPr>
      </w:pPr>
      <w:r w:rsidRPr="00037833">
        <w:rPr>
          <w:lang w:val="ca-ES"/>
        </w:rPr>
        <w:t xml:space="preserve">S’han establert els següents </w:t>
      </w:r>
      <w:r w:rsidR="00CF18F7" w:rsidRPr="00037833">
        <w:rPr>
          <w:lang w:val="ca-ES"/>
        </w:rPr>
        <w:t>objectius:</w:t>
      </w:r>
    </w:p>
    <w:p w14:paraId="07233470" w14:textId="45B02BAA" w:rsidR="00CF18F7" w:rsidRPr="00037833" w:rsidRDefault="00CF18F7" w:rsidP="00BC3568">
      <w:pPr>
        <w:pStyle w:val="Prrafodelista"/>
        <w:numPr>
          <w:ilvl w:val="0"/>
          <w:numId w:val="7"/>
        </w:numPr>
        <w:jc w:val="both"/>
        <w:rPr>
          <w:lang w:val="ca-ES"/>
        </w:rPr>
      </w:pPr>
      <w:r w:rsidRPr="00037833">
        <w:rPr>
          <w:lang w:val="ca-ES"/>
        </w:rPr>
        <w:t>Objectiu principal:</w:t>
      </w:r>
    </w:p>
    <w:p w14:paraId="1DA9BC8B" w14:textId="1643D935" w:rsidR="00BC3568" w:rsidRPr="00037833" w:rsidRDefault="00CF18F7" w:rsidP="00BC3568">
      <w:pPr>
        <w:pStyle w:val="Prrafodelista"/>
        <w:numPr>
          <w:ilvl w:val="1"/>
          <w:numId w:val="7"/>
        </w:numPr>
        <w:jc w:val="both"/>
        <w:rPr>
          <w:lang w:val="ca-ES"/>
        </w:rPr>
      </w:pPr>
      <w:r w:rsidRPr="00037833">
        <w:rPr>
          <w:lang w:val="ca-ES"/>
        </w:rPr>
        <w:t>Desenvolupar un model de deep learning capaç d’automatitzar la codificació d’altes mèdiques a partir de textos clínics, millorant la precisió i l’eficiència del procés en un entorn real.</w:t>
      </w:r>
    </w:p>
    <w:p w14:paraId="7A041133" w14:textId="521C4C47" w:rsidR="00CF18F7" w:rsidRPr="00037833" w:rsidRDefault="00CF18F7" w:rsidP="00BC3568">
      <w:pPr>
        <w:pStyle w:val="Prrafodelista"/>
        <w:numPr>
          <w:ilvl w:val="0"/>
          <w:numId w:val="7"/>
        </w:numPr>
        <w:jc w:val="both"/>
        <w:rPr>
          <w:lang w:val="ca-ES"/>
        </w:rPr>
      </w:pPr>
      <w:r w:rsidRPr="00037833">
        <w:rPr>
          <w:lang w:val="ca-ES"/>
        </w:rPr>
        <w:t>Objectius secundaris</w:t>
      </w:r>
    </w:p>
    <w:p w14:paraId="02DF2760" w14:textId="73039BA8" w:rsidR="00CF18F7" w:rsidRPr="00037833" w:rsidRDefault="00CF18F7" w:rsidP="00BC3568">
      <w:pPr>
        <w:pStyle w:val="Prrafodelista"/>
        <w:numPr>
          <w:ilvl w:val="1"/>
          <w:numId w:val="7"/>
        </w:numPr>
        <w:jc w:val="both"/>
        <w:rPr>
          <w:lang w:val="ca-ES"/>
        </w:rPr>
      </w:pPr>
      <w:r w:rsidRPr="00037833">
        <w:rPr>
          <w:lang w:val="ca-ES"/>
        </w:rPr>
        <w:t>Recollida i pre-processament de dades:</w:t>
      </w:r>
    </w:p>
    <w:p w14:paraId="3E6A4108" w14:textId="25A4A62F" w:rsidR="00CF18F7" w:rsidRPr="00037833" w:rsidRDefault="00CF18F7" w:rsidP="00BC3568">
      <w:pPr>
        <w:pStyle w:val="Prrafodelista"/>
        <w:numPr>
          <w:ilvl w:val="2"/>
          <w:numId w:val="7"/>
        </w:numPr>
        <w:jc w:val="both"/>
        <w:rPr>
          <w:lang w:val="ca-ES"/>
        </w:rPr>
      </w:pPr>
      <w:r w:rsidRPr="00037833">
        <w:rPr>
          <w:lang w:val="ca-ES"/>
        </w:rPr>
        <w:t>Extreure textos clínics d’una historia clínica, garantint el compliment dels requisits de seguretat i privacitat.</w:t>
      </w:r>
    </w:p>
    <w:p w14:paraId="4E2A29A2" w14:textId="5F4F3A15" w:rsidR="006052AC" w:rsidRPr="00037833" w:rsidRDefault="006052AC" w:rsidP="00BC3568">
      <w:pPr>
        <w:pStyle w:val="Prrafodelista"/>
        <w:numPr>
          <w:ilvl w:val="2"/>
          <w:numId w:val="7"/>
        </w:numPr>
        <w:jc w:val="both"/>
        <w:rPr>
          <w:lang w:val="ca-ES"/>
        </w:rPr>
      </w:pPr>
      <w:r w:rsidRPr="00037833">
        <w:rPr>
          <w:lang w:val="ca-ES"/>
        </w:rPr>
        <w:lastRenderedPageBreak/>
        <w:t>Realitzar una neteja, normalització dels textos, així com la tokenització i vectorització utilitzant models de PLN preentrenats.</w:t>
      </w:r>
    </w:p>
    <w:p w14:paraId="6CD9CBB5" w14:textId="488991F9" w:rsidR="006052AC" w:rsidRPr="00037833" w:rsidRDefault="006052AC" w:rsidP="00BC3568">
      <w:pPr>
        <w:pStyle w:val="Prrafodelista"/>
        <w:numPr>
          <w:ilvl w:val="1"/>
          <w:numId w:val="7"/>
        </w:numPr>
        <w:jc w:val="both"/>
        <w:rPr>
          <w:lang w:val="ca-ES"/>
        </w:rPr>
      </w:pPr>
      <w:r w:rsidRPr="00037833">
        <w:rPr>
          <w:lang w:val="ca-ES"/>
        </w:rPr>
        <w:t>Desenvolupament i entrament del models:</w:t>
      </w:r>
    </w:p>
    <w:p w14:paraId="239FD922" w14:textId="3FDF863C" w:rsidR="006052AC" w:rsidRPr="00037833" w:rsidRDefault="006052AC" w:rsidP="00BC3568">
      <w:pPr>
        <w:pStyle w:val="Prrafodelista"/>
        <w:numPr>
          <w:ilvl w:val="2"/>
          <w:numId w:val="7"/>
        </w:numPr>
        <w:jc w:val="both"/>
        <w:rPr>
          <w:lang w:val="ca-ES"/>
        </w:rPr>
      </w:pPr>
      <w:r w:rsidRPr="00037833">
        <w:rPr>
          <w:lang w:val="ca-ES"/>
        </w:rPr>
        <w:t xml:space="preserve">Implementar i entrenar diverses arquitectures de </w:t>
      </w:r>
      <w:r w:rsidRPr="00037833">
        <w:rPr>
          <w:i/>
          <w:iCs/>
          <w:lang w:val="ca-ES"/>
        </w:rPr>
        <w:t xml:space="preserve">deep learning </w:t>
      </w:r>
      <w:r w:rsidRPr="00037833">
        <w:rPr>
          <w:lang w:val="ca-ES"/>
        </w:rPr>
        <w:t>( xarxes neuronals recurrents i transformadors) mitjançant Pytorch.</w:t>
      </w:r>
    </w:p>
    <w:p w14:paraId="57584548" w14:textId="1940221C" w:rsidR="006052AC" w:rsidRPr="00037833" w:rsidRDefault="006052AC" w:rsidP="00BC3568">
      <w:pPr>
        <w:pStyle w:val="Prrafodelista"/>
        <w:numPr>
          <w:ilvl w:val="2"/>
          <w:numId w:val="7"/>
        </w:numPr>
        <w:jc w:val="both"/>
        <w:rPr>
          <w:lang w:val="ca-ES"/>
        </w:rPr>
      </w:pPr>
      <w:r w:rsidRPr="00037833">
        <w:rPr>
          <w:lang w:val="ca-ES"/>
        </w:rPr>
        <w:t>Ajustar els hiperparàmetres del model per optimitzar el rendiment, utilitzant tècniques de validació creuada per evitar el overfitting</w:t>
      </w:r>
      <w:r w:rsidRPr="00037833">
        <w:rPr>
          <w:i/>
          <w:iCs/>
          <w:lang w:val="ca-ES"/>
        </w:rPr>
        <w:t>.</w:t>
      </w:r>
    </w:p>
    <w:p w14:paraId="7EC6BD70" w14:textId="36C52158" w:rsidR="006052AC" w:rsidRPr="00037833" w:rsidRDefault="006052AC" w:rsidP="00BC3568">
      <w:pPr>
        <w:pStyle w:val="Prrafodelista"/>
        <w:numPr>
          <w:ilvl w:val="1"/>
          <w:numId w:val="7"/>
        </w:numPr>
        <w:jc w:val="both"/>
        <w:rPr>
          <w:lang w:val="ca-ES"/>
        </w:rPr>
      </w:pPr>
      <w:r w:rsidRPr="00037833">
        <w:rPr>
          <w:lang w:val="ca-ES"/>
        </w:rPr>
        <w:t>Validació i comparativa</w:t>
      </w:r>
    </w:p>
    <w:p w14:paraId="78EA5294" w14:textId="684BCCD2" w:rsidR="006052AC" w:rsidRPr="00037833" w:rsidRDefault="006052AC" w:rsidP="00BC3568">
      <w:pPr>
        <w:pStyle w:val="Prrafodelista"/>
        <w:numPr>
          <w:ilvl w:val="2"/>
          <w:numId w:val="7"/>
        </w:numPr>
        <w:jc w:val="both"/>
        <w:rPr>
          <w:lang w:val="ca-ES"/>
        </w:rPr>
      </w:pPr>
      <w:r w:rsidRPr="00037833">
        <w:rPr>
          <w:lang w:val="ca-ES"/>
        </w:rPr>
        <w:t xml:space="preserve">Comparar els resultats obtinguts amb la codificació manual realitzada per experts, utilitzant mètriques com la precisió, el </w:t>
      </w:r>
      <w:r w:rsidRPr="00037833">
        <w:rPr>
          <w:i/>
          <w:iCs/>
          <w:lang w:val="ca-ES"/>
        </w:rPr>
        <w:t>recall</w:t>
      </w:r>
      <w:r w:rsidRPr="00037833">
        <w:rPr>
          <w:lang w:val="ca-ES"/>
        </w:rPr>
        <w:t xml:space="preserve"> i el </w:t>
      </w:r>
      <w:r w:rsidRPr="00037833">
        <w:rPr>
          <w:i/>
          <w:iCs/>
          <w:lang w:val="ca-ES"/>
        </w:rPr>
        <w:t>F1-score</w:t>
      </w:r>
      <w:r w:rsidRPr="00037833">
        <w:rPr>
          <w:lang w:val="ca-ES"/>
        </w:rPr>
        <w:t>.</w:t>
      </w:r>
    </w:p>
    <w:p w14:paraId="1F0310CC" w14:textId="434EBE57" w:rsidR="006052AC" w:rsidRPr="00037833" w:rsidRDefault="006052AC" w:rsidP="00BC3568">
      <w:pPr>
        <w:pStyle w:val="Prrafodelista"/>
        <w:numPr>
          <w:ilvl w:val="2"/>
          <w:numId w:val="7"/>
        </w:numPr>
        <w:jc w:val="both"/>
        <w:rPr>
          <w:lang w:val="ca-ES"/>
        </w:rPr>
      </w:pPr>
      <w:r w:rsidRPr="00037833">
        <w:rPr>
          <w:lang w:val="ca-ES"/>
        </w:rPr>
        <w:t>Realitzar un anàlisi d’errors per identificar àrees de millorar i validar la robustes del model.</w:t>
      </w:r>
    </w:p>
    <w:p w14:paraId="0795B47F" w14:textId="69A1E75C" w:rsidR="006052AC" w:rsidRPr="00037833" w:rsidRDefault="006052AC" w:rsidP="00BC3568">
      <w:pPr>
        <w:pStyle w:val="Prrafodelista"/>
        <w:numPr>
          <w:ilvl w:val="1"/>
          <w:numId w:val="7"/>
        </w:numPr>
        <w:jc w:val="both"/>
        <w:rPr>
          <w:lang w:val="ca-ES"/>
        </w:rPr>
      </w:pPr>
      <w:r w:rsidRPr="00037833">
        <w:rPr>
          <w:lang w:val="ca-ES"/>
        </w:rPr>
        <w:t>Integració i avaluació pràctica.</w:t>
      </w:r>
    </w:p>
    <w:p w14:paraId="39462A83" w14:textId="114A7B99" w:rsidR="006052AC" w:rsidRPr="00037833" w:rsidRDefault="006052AC" w:rsidP="00C663A8">
      <w:pPr>
        <w:pStyle w:val="Prrafodelista"/>
        <w:numPr>
          <w:ilvl w:val="2"/>
          <w:numId w:val="7"/>
        </w:numPr>
        <w:ind w:left="3600" w:hanging="540"/>
        <w:jc w:val="both"/>
        <w:rPr>
          <w:lang w:val="ca-ES"/>
        </w:rPr>
      </w:pPr>
      <w:r w:rsidRPr="00037833">
        <w:rPr>
          <w:lang w:val="ca-ES"/>
        </w:rPr>
        <w:t>Desenvolupar una API que permeti la integració del sistema dins del flux clínic de una hist</w:t>
      </w:r>
      <w:r w:rsidR="00C663A8">
        <w:rPr>
          <w:lang w:val="ca-ES"/>
        </w:rPr>
        <w:t>òf</w:t>
      </w:r>
      <w:r w:rsidRPr="00037833">
        <w:rPr>
          <w:lang w:val="ca-ES"/>
        </w:rPr>
        <w:t>ria clínica.</w:t>
      </w:r>
    </w:p>
    <w:p w14:paraId="695A099E" w14:textId="3AA0B314" w:rsidR="006052AC" w:rsidRPr="00037833" w:rsidRDefault="006052AC" w:rsidP="00BC3568">
      <w:pPr>
        <w:pStyle w:val="Prrafodelista"/>
        <w:numPr>
          <w:ilvl w:val="1"/>
          <w:numId w:val="7"/>
        </w:numPr>
        <w:jc w:val="both"/>
        <w:rPr>
          <w:lang w:val="ca-ES"/>
        </w:rPr>
      </w:pPr>
      <w:r w:rsidRPr="00037833">
        <w:rPr>
          <w:lang w:val="ca-ES"/>
        </w:rPr>
        <w:t>Futures implementacions.</w:t>
      </w:r>
    </w:p>
    <w:p w14:paraId="26630AD2" w14:textId="57D287BB" w:rsidR="009060EA" w:rsidRPr="00037833" w:rsidRDefault="00C35BC1" w:rsidP="00BC3568">
      <w:pPr>
        <w:pStyle w:val="Prrafodelista"/>
        <w:numPr>
          <w:ilvl w:val="2"/>
          <w:numId w:val="7"/>
        </w:numPr>
        <w:jc w:val="both"/>
        <w:rPr>
          <w:lang w:val="ca-ES"/>
        </w:rPr>
      </w:pPr>
      <w:r w:rsidRPr="00037833">
        <w:rPr>
          <w:lang w:val="ca-ES"/>
        </w:rPr>
        <w:t>Analitzar possibles millores del model, processar textos en diversos idiomes i integrar-ho dins el model, o ajudar amb la codificació dels procediments (CIM10-SCP), explorar altres tecnologies emergents que puguin optimitzar aquest procès.</w:t>
      </w:r>
    </w:p>
    <w:p w14:paraId="24A1E1D9" w14:textId="77777777" w:rsidR="009B378E" w:rsidRPr="00037833" w:rsidRDefault="00000000" w:rsidP="00BC3568">
      <w:pPr>
        <w:pStyle w:val="Ttulo2"/>
        <w:numPr>
          <w:ilvl w:val="1"/>
          <w:numId w:val="4"/>
        </w:numPr>
        <w:jc w:val="both"/>
        <w:rPr>
          <w:lang w:val="ca-ES"/>
        </w:rPr>
      </w:pPr>
      <w:bookmarkStart w:id="7" w:name="_Toc196639401"/>
      <w:r w:rsidRPr="00037833">
        <w:rPr>
          <w:lang w:val="ca-ES"/>
        </w:rPr>
        <w:t>Impacte en sostenibilitat, ètic-social i de diversitat</w:t>
      </w:r>
      <w:bookmarkEnd w:id="7"/>
    </w:p>
    <w:p w14:paraId="14AA2C4F" w14:textId="77777777" w:rsidR="00C35BC1" w:rsidRPr="00037833" w:rsidRDefault="00C35BC1" w:rsidP="00BC3568">
      <w:pPr>
        <w:jc w:val="both"/>
        <w:rPr>
          <w:lang w:val="ca-ES"/>
        </w:rPr>
      </w:pPr>
    </w:p>
    <w:p w14:paraId="4821F78E" w14:textId="31301408" w:rsidR="00C35BC1" w:rsidRPr="00037833" w:rsidRDefault="00C35BC1" w:rsidP="00BC3568">
      <w:pPr>
        <w:pStyle w:val="Prrafodelista"/>
        <w:numPr>
          <w:ilvl w:val="0"/>
          <w:numId w:val="8"/>
        </w:numPr>
        <w:jc w:val="both"/>
        <w:rPr>
          <w:lang w:val="ca-ES"/>
        </w:rPr>
      </w:pPr>
      <w:r w:rsidRPr="00037833">
        <w:rPr>
          <w:lang w:val="ca-ES"/>
        </w:rPr>
        <w:t>Sostenibilitat:</w:t>
      </w:r>
    </w:p>
    <w:p w14:paraId="5B959423" w14:textId="1F582180" w:rsidR="00C35BC1" w:rsidRPr="00037833" w:rsidRDefault="00C35BC1" w:rsidP="00BC3568">
      <w:pPr>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BC3568">
      <w:pPr>
        <w:pStyle w:val="Prrafodelista"/>
        <w:numPr>
          <w:ilvl w:val="0"/>
          <w:numId w:val="8"/>
        </w:numPr>
        <w:jc w:val="both"/>
        <w:rPr>
          <w:lang w:val="ca-ES"/>
        </w:rPr>
      </w:pPr>
      <w:r w:rsidRPr="00037833">
        <w:rPr>
          <w:lang w:val="ca-ES"/>
        </w:rPr>
        <w:t>Ètic-social:</w:t>
      </w:r>
    </w:p>
    <w:p w14:paraId="7EC716F4" w14:textId="14E0747F" w:rsidR="001D13EF" w:rsidRPr="00037833" w:rsidRDefault="001D13EF" w:rsidP="00BC3568">
      <w:pPr>
        <w:pStyle w:val="Prrafodelista"/>
        <w:ind w:left="1777"/>
        <w:jc w:val="both"/>
        <w:rPr>
          <w:lang w:val="ca-ES"/>
        </w:rPr>
      </w:pPr>
      <w:r w:rsidRPr="00037833">
        <w:rPr>
          <w:lang w:val="ca-ES"/>
        </w:rP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guarda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sols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BC3568">
      <w:pPr>
        <w:pStyle w:val="Prrafodelista"/>
        <w:numPr>
          <w:ilvl w:val="0"/>
          <w:numId w:val="8"/>
        </w:numPr>
        <w:jc w:val="both"/>
        <w:rPr>
          <w:lang w:val="ca-ES"/>
        </w:rPr>
      </w:pPr>
      <w:r w:rsidRPr="00037833">
        <w:rPr>
          <w:lang w:val="ca-ES"/>
        </w:rPr>
        <w:t>Diversitat:</w:t>
      </w:r>
    </w:p>
    <w:p w14:paraId="06292334" w14:textId="1E8191E1" w:rsidR="001D13EF" w:rsidRPr="00037833" w:rsidRDefault="001D13EF" w:rsidP="00BC3568">
      <w:pPr>
        <w:ind w:left="1777"/>
        <w:jc w:val="both"/>
        <w:rPr>
          <w:lang w:val="ca-ES"/>
        </w:rPr>
      </w:pPr>
      <w:r w:rsidRPr="00037833">
        <w:rPr>
          <w:lang w:val="ca-ES"/>
        </w:rPr>
        <w:lastRenderedPageBreak/>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 independentment de la llengut utilitzada.</w:t>
      </w:r>
    </w:p>
    <w:p w14:paraId="56305076" w14:textId="77777777" w:rsidR="009060EA" w:rsidRPr="00037833" w:rsidRDefault="009060EA" w:rsidP="00BC3568">
      <w:pPr>
        <w:jc w:val="both"/>
        <w:rPr>
          <w:lang w:val="ca-ES"/>
        </w:rPr>
      </w:pPr>
    </w:p>
    <w:p w14:paraId="2DC637AD" w14:textId="637A2D66" w:rsidR="009060EA" w:rsidRPr="00037833" w:rsidRDefault="009060EA" w:rsidP="00BC3568">
      <w:pPr>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5E268AEF" w14:textId="77777777" w:rsidR="009B378E" w:rsidRPr="00037833" w:rsidRDefault="00000000" w:rsidP="00BC3568">
      <w:pPr>
        <w:pStyle w:val="Ttulo2"/>
        <w:numPr>
          <w:ilvl w:val="1"/>
          <w:numId w:val="4"/>
        </w:numPr>
        <w:jc w:val="both"/>
        <w:rPr>
          <w:lang w:val="ca-ES"/>
        </w:rPr>
      </w:pPr>
      <w:bookmarkStart w:id="8" w:name="_Toc196639402"/>
      <w:r w:rsidRPr="00037833">
        <w:rPr>
          <w:lang w:val="ca-ES"/>
        </w:rPr>
        <w:t>Enfocament i mètode seguit</w:t>
      </w:r>
      <w:bookmarkEnd w:id="8"/>
    </w:p>
    <w:p w14:paraId="4D98198F" w14:textId="77777777" w:rsidR="00847CA6" w:rsidRPr="00037833" w:rsidRDefault="00847CA6" w:rsidP="00BC3568">
      <w:pPr>
        <w:jc w:val="both"/>
        <w:rPr>
          <w:lang w:val="ca-ES"/>
        </w:rPr>
      </w:pPr>
    </w:p>
    <w:p w14:paraId="7069AEB6" w14:textId="69B65064" w:rsidR="00847CA6" w:rsidRPr="00037833" w:rsidRDefault="00847CA6" w:rsidP="00BC3568">
      <w:pPr>
        <w:jc w:val="both"/>
        <w:rPr>
          <w:lang w:val="ca-ES"/>
        </w:rPr>
      </w:pPr>
      <w:r w:rsidRPr="00037833">
        <w:rPr>
          <w:lang w:val="ca-ES"/>
        </w:rPr>
        <w:t>L’enfocament adoptat per al desenvolupament és basa en una gestió integral del projecte, ja que es tracta d’un projecte nou des de zero. Utilitzarem una metodologia àgil</w:t>
      </w:r>
      <w:r w:rsidR="00404C97" w:rsidRPr="00037833">
        <w:rPr>
          <w:lang w:val="ca-ES"/>
        </w:rPr>
        <w:t xml:space="preserve"> basada en Scrum</w:t>
      </w:r>
      <w:r w:rsidRPr="00037833">
        <w:rPr>
          <w:lang w:val="ca-ES"/>
        </w:rPr>
        <w:t xml:space="preserve">, de manera que s’aniran realitzat entregues parcials rebent </w:t>
      </w:r>
      <w:r w:rsidR="00BC3568" w:rsidRPr="00037833">
        <w:rPr>
          <w:lang w:val="ca-ES"/>
        </w:rPr>
        <w:t>comentaris i propostes de 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BC3568">
      <w:pPr>
        <w:jc w:val="both"/>
        <w:rPr>
          <w:lang w:val="ca-ES"/>
        </w:rPr>
      </w:pPr>
    </w:p>
    <w:p w14:paraId="0B394D39" w14:textId="47C99365" w:rsidR="00847CA6" w:rsidRPr="00037833" w:rsidRDefault="00BC3568" w:rsidP="00BC3568">
      <w:pPr>
        <w:jc w:val="both"/>
        <w:rPr>
          <w:lang w:val="ca-ES"/>
        </w:rPr>
      </w:pPr>
      <w:r w:rsidRPr="00037833">
        <w:rPr>
          <w:lang w:val="ca-ES"/>
        </w:rPr>
        <w:t>Utilitzarem part de la metodologia</w:t>
      </w:r>
      <w:r w:rsidR="00404C97" w:rsidRPr="00037833">
        <w:rPr>
          <w:lang w:val="ca-ES"/>
        </w:rPr>
        <w:t xml:space="preserve"> Srum:</w:t>
      </w:r>
    </w:p>
    <w:p w14:paraId="19B5AB04" w14:textId="3CF2BADC" w:rsidR="00404C97" w:rsidRPr="00037833" w:rsidRDefault="00404C97" w:rsidP="00BC3568">
      <w:pPr>
        <w:pStyle w:val="Prrafodelista"/>
        <w:numPr>
          <w:ilvl w:val="0"/>
          <w:numId w:val="8"/>
        </w:numPr>
        <w:jc w:val="both"/>
        <w:rPr>
          <w:lang w:val="ca-ES"/>
        </w:rPr>
      </w:pPr>
      <w:r w:rsidRPr="00037833">
        <w:rPr>
          <w:lang w:val="ca-ES"/>
        </w:rPr>
        <w:t>Sprints curts.</w:t>
      </w:r>
    </w:p>
    <w:p w14:paraId="1C4ABB0C" w14:textId="157A9B4B" w:rsidR="00404C97" w:rsidRPr="00037833" w:rsidRDefault="00404C97" w:rsidP="00BC3568">
      <w:pPr>
        <w:ind w:left="1777"/>
        <w:jc w:val="both"/>
        <w:rPr>
          <w:lang w:val="ca-ES"/>
        </w:rPr>
      </w:pPr>
      <w:r w:rsidRPr="00037833">
        <w:rPr>
          <w:lang w:val="ca-ES"/>
        </w:rPr>
        <w:t>El projecte es dividirà en cicles curs de treball, cadascun amb objectius clars i definits. Al final de cada cicle s’avaluaran els resultats i es realitzarà l’ajust sobre la planificació.</w:t>
      </w:r>
    </w:p>
    <w:p w14:paraId="08FC3910" w14:textId="47F41E1D" w:rsidR="00404C97" w:rsidRPr="00037833" w:rsidRDefault="00404C97" w:rsidP="00BC3568">
      <w:pPr>
        <w:pStyle w:val="Prrafodelista"/>
        <w:numPr>
          <w:ilvl w:val="0"/>
          <w:numId w:val="8"/>
        </w:numPr>
        <w:jc w:val="both"/>
        <w:rPr>
          <w:lang w:val="ca-ES"/>
        </w:rPr>
      </w:pPr>
      <w:r w:rsidRPr="00037833">
        <w:rPr>
          <w:lang w:val="ca-ES"/>
        </w:rPr>
        <w:t>Revisions i retrospectives</w:t>
      </w:r>
    </w:p>
    <w:p w14:paraId="21DB5BF0" w14:textId="7762B889" w:rsidR="00471828" w:rsidRPr="00037833" w:rsidRDefault="00404C97" w:rsidP="00BC3568">
      <w:pPr>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BC3568">
      <w:pPr>
        <w:jc w:val="both"/>
        <w:rPr>
          <w:lang w:val="ca-ES"/>
        </w:rPr>
      </w:pPr>
    </w:p>
    <w:p w14:paraId="23002E71" w14:textId="74E964D4" w:rsidR="00123158" w:rsidRPr="00037833" w:rsidRDefault="00123158" w:rsidP="00BC3568">
      <w:pPr>
        <w:jc w:val="both"/>
        <w:rPr>
          <w:lang w:val="ca-ES"/>
        </w:rPr>
      </w:pPr>
      <w:r w:rsidRPr="00037833">
        <w:rPr>
          <w:lang w:val="ca-ES"/>
        </w:rPr>
        <w:t>Estratègia de recerca:</w:t>
      </w:r>
    </w:p>
    <w:p w14:paraId="2714DD4A" w14:textId="043020C5" w:rsidR="00A210A6" w:rsidRPr="00037833" w:rsidRDefault="00A210A6" w:rsidP="00BC3568">
      <w:pPr>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BC3568">
      <w:pPr>
        <w:pStyle w:val="Prrafodelista"/>
        <w:numPr>
          <w:ilvl w:val="0"/>
          <w:numId w:val="8"/>
        </w:numPr>
        <w:jc w:val="both"/>
        <w:rPr>
          <w:lang w:val="ca-ES"/>
        </w:rPr>
      </w:pPr>
      <w:r w:rsidRPr="00037833">
        <w:rPr>
          <w:lang w:val="ca-ES"/>
        </w:rPr>
        <w:t>Revisió de documentació sistemàtica</w:t>
      </w:r>
    </w:p>
    <w:p w14:paraId="5D775039" w14:textId="1C23952E" w:rsidR="00A210A6" w:rsidRPr="00037833" w:rsidRDefault="00A210A6" w:rsidP="00BC3568">
      <w:pPr>
        <w:pStyle w:val="Prrafodelista"/>
        <w:ind w:left="1777"/>
        <w:jc w:val="both"/>
        <w:rPr>
          <w:i/>
          <w:iCs/>
          <w:lang w:val="ca-ES"/>
        </w:rPr>
      </w:pPr>
      <w:r w:rsidRPr="00037833">
        <w:rPr>
          <w:lang w:val="ca-ES"/>
        </w:rPr>
        <w:t xml:space="preserve">Es realitzarà una revisió de documentació contínuament durant el desenvolupament del projecte, te com a finalitat la cerca de la millor estratègia per a desenvolupar les eines basades en llenguatge natural i </w:t>
      </w:r>
      <w:r w:rsidRPr="00037833">
        <w:rPr>
          <w:i/>
          <w:iCs/>
          <w:lang w:val="ca-ES"/>
        </w:rPr>
        <w:t>deep learning.</w:t>
      </w:r>
    </w:p>
    <w:p w14:paraId="6297A6D3" w14:textId="17A7BDA2" w:rsidR="00A210A6" w:rsidRPr="00037833" w:rsidRDefault="00C17E7B" w:rsidP="00BC3568">
      <w:pPr>
        <w:pStyle w:val="Prrafodelista"/>
        <w:numPr>
          <w:ilvl w:val="0"/>
          <w:numId w:val="8"/>
        </w:numPr>
        <w:jc w:val="both"/>
        <w:rPr>
          <w:lang w:val="ca-ES"/>
        </w:rPr>
      </w:pPr>
      <w:r w:rsidRPr="00037833">
        <w:rPr>
          <w:lang w:val="ca-ES"/>
        </w:rPr>
        <w:t xml:space="preserve">S’avaluarà el model utilitzant </w:t>
      </w:r>
      <w:r w:rsidRPr="00037833">
        <w:rPr>
          <w:i/>
          <w:iCs/>
          <w:lang w:val="ca-ES"/>
        </w:rPr>
        <w:t>train-test split amb hold-out validation</w:t>
      </w:r>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5ECFEE9" w14:textId="77777777" w:rsidR="00A210A6" w:rsidRPr="00037833" w:rsidRDefault="00A210A6" w:rsidP="00BC3568">
      <w:pPr>
        <w:pStyle w:val="Prrafodelista"/>
        <w:ind w:left="1777"/>
        <w:jc w:val="both"/>
        <w:rPr>
          <w:lang w:val="ca-ES"/>
        </w:rPr>
      </w:pPr>
    </w:p>
    <w:p w14:paraId="73F4A524" w14:textId="77777777" w:rsidR="00471828" w:rsidRPr="00037833" w:rsidRDefault="00471828" w:rsidP="00DB5044">
      <w:pPr>
        <w:ind w:left="0"/>
        <w:jc w:val="both"/>
        <w:rPr>
          <w:lang w:val="ca-ES"/>
        </w:rPr>
        <w:sectPr w:rsidR="00471828" w:rsidRPr="00037833">
          <w:footerReference w:type="default" r:id="rId19"/>
          <w:pgSz w:w="11906" w:h="16838"/>
          <w:pgMar w:top="0" w:right="0" w:bottom="566" w:left="566" w:header="0" w:footer="720" w:gutter="0"/>
          <w:pgNumType w:start="1"/>
          <w:cols w:space="720"/>
        </w:sectPr>
      </w:pPr>
    </w:p>
    <w:p w14:paraId="0E4DC3BD" w14:textId="77777777" w:rsidR="009B378E" w:rsidRPr="00037833" w:rsidRDefault="00000000" w:rsidP="00BC3568">
      <w:pPr>
        <w:pStyle w:val="Ttulo2"/>
        <w:numPr>
          <w:ilvl w:val="1"/>
          <w:numId w:val="4"/>
        </w:numPr>
        <w:jc w:val="both"/>
        <w:rPr>
          <w:lang w:val="ca-ES"/>
        </w:rPr>
      </w:pPr>
      <w:bookmarkStart w:id="9" w:name="_Toc196639403"/>
      <w:r w:rsidRPr="00037833">
        <w:rPr>
          <w:lang w:val="ca-ES"/>
        </w:rPr>
        <w:lastRenderedPageBreak/>
        <w:t>Planificació del Treball</w:t>
      </w:r>
      <w:bookmarkEnd w:id="9"/>
    </w:p>
    <w:p w14:paraId="116390D4" w14:textId="77777777" w:rsidR="00471828" w:rsidRPr="00037833" w:rsidRDefault="00471828" w:rsidP="00BC3568">
      <w:pPr>
        <w:jc w:val="both"/>
        <w:rPr>
          <w:lang w:val="ca-ES"/>
        </w:rPr>
      </w:pPr>
    </w:p>
    <w:p w14:paraId="7F864186" w14:textId="0DA8BCE9" w:rsidR="00471828" w:rsidRPr="00037833" w:rsidRDefault="00DB5044" w:rsidP="00BC3568">
      <w:pPr>
        <w:jc w:val="both"/>
        <w:rPr>
          <w:lang w:val="ca-ES"/>
        </w:rPr>
      </w:pPr>
      <w:r w:rsidRPr="00037833">
        <w:rPr>
          <w:noProof/>
          <w:lang w:val="ca-ES"/>
        </w:rPr>
        <w:drawing>
          <wp:inline distT="0" distB="0" distL="0" distR="0" wp14:anchorId="7B45C69C" wp14:editId="3EE15B03">
            <wp:extent cx="4429743" cy="6582694"/>
            <wp:effectExtent l="0" t="0" r="9525" b="8890"/>
            <wp:docPr id="455774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774102" name=""/>
                    <pic:cNvPicPr/>
                  </pic:nvPicPr>
                  <pic:blipFill>
                    <a:blip r:embed="rId20"/>
                    <a:stretch>
                      <a:fillRect/>
                    </a:stretch>
                  </pic:blipFill>
                  <pic:spPr>
                    <a:xfrm>
                      <a:off x="0" y="0"/>
                      <a:ext cx="4429743" cy="6582694"/>
                    </a:xfrm>
                    <a:prstGeom prst="rect">
                      <a:avLst/>
                    </a:prstGeom>
                  </pic:spPr>
                </pic:pic>
              </a:graphicData>
            </a:graphic>
          </wp:inline>
        </w:drawing>
      </w:r>
      <w:r w:rsidRPr="00037833">
        <w:rPr>
          <w:noProof/>
          <w:lang w:val="ca-ES"/>
        </w:rPr>
        <w:t xml:space="preserve"> </w:t>
      </w:r>
    </w:p>
    <w:p w14:paraId="19A87E45" w14:textId="77777777" w:rsidR="00471828" w:rsidRPr="00037833" w:rsidRDefault="00471828" w:rsidP="00BC3568">
      <w:pPr>
        <w:jc w:val="both"/>
        <w:rPr>
          <w:lang w:val="ca-ES"/>
        </w:rPr>
      </w:pPr>
    </w:p>
    <w:p w14:paraId="33B7D574" w14:textId="77777777" w:rsidR="00471828" w:rsidRPr="00037833" w:rsidRDefault="00471828" w:rsidP="00BC3568">
      <w:pPr>
        <w:jc w:val="both"/>
        <w:rPr>
          <w:lang w:val="ca-ES"/>
        </w:rPr>
        <w:sectPr w:rsidR="00471828" w:rsidRPr="00037833" w:rsidSect="00DB5044">
          <w:pgSz w:w="11906" w:h="16838"/>
          <w:pgMar w:top="0" w:right="0" w:bottom="566" w:left="566" w:header="0" w:footer="720" w:gutter="0"/>
          <w:cols w:space="720"/>
          <w:docGrid w:linePitch="299"/>
        </w:sectPr>
      </w:pPr>
    </w:p>
    <w:p w14:paraId="70CCE925" w14:textId="77777777" w:rsidR="00471828" w:rsidRPr="00037833" w:rsidRDefault="00471828" w:rsidP="00BC3568">
      <w:pPr>
        <w:jc w:val="both"/>
        <w:rPr>
          <w:lang w:val="ca-ES"/>
        </w:rPr>
      </w:pPr>
    </w:p>
    <w:p w14:paraId="32D682E3" w14:textId="77777777" w:rsidR="009B378E" w:rsidRPr="00037833" w:rsidRDefault="00000000" w:rsidP="00BC3568">
      <w:pPr>
        <w:pStyle w:val="Ttulo2"/>
        <w:numPr>
          <w:ilvl w:val="1"/>
          <w:numId w:val="4"/>
        </w:numPr>
        <w:jc w:val="both"/>
        <w:rPr>
          <w:lang w:val="ca-ES"/>
        </w:rPr>
      </w:pPr>
      <w:bookmarkStart w:id="10" w:name="_Toc196639404"/>
      <w:r w:rsidRPr="00037833">
        <w:rPr>
          <w:lang w:val="ca-ES"/>
        </w:rPr>
        <w:t>Breu sumari de productes obtinguts</w:t>
      </w:r>
      <w:bookmarkEnd w:id="10"/>
    </w:p>
    <w:p w14:paraId="6A67FD54" w14:textId="7983216F" w:rsidR="009B378E" w:rsidRPr="00037833" w:rsidRDefault="009B378E" w:rsidP="00BC3568">
      <w:pPr>
        <w:jc w:val="both"/>
        <w:rPr>
          <w:highlight w:val="yellow"/>
          <w:lang w:val="ca-ES"/>
        </w:rPr>
      </w:pPr>
    </w:p>
    <w:p w14:paraId="2FE9DF4F" w14:textId="2F755295" w:rsidR="002D0A0E" w:rsidRPr="00037833" w:rsidRDefault="002D0A0E" w:rsidP="00BC3568">
      <w:pPr>
        <w:jc w:val="both"/>
        <w:rPr>
          <w:lang w:val="ca-ES"/>
        </w:rPr>
      </w:pPr>
      <w:r w:rsidRPr="00037833">
        <w:rPr>
          <w:lang w:val="ca-ES"/>
        </w:rPr>
        <w:t>El projecte generarà els següents productes.</w:t>
      </w:r>
    </w:p>
    <w:p w14:paraId="3ADC3E78" w14:textId="2B47B3A4" w:rsidR="002D0A0E" w:rsidRPr="00037833" w:rsidRDefault="002D0A0E" w:rsidP="00BC3568">
      <w:pPr>
        <w:pStyle w:val="Prrafodelista"/>
        <w:numPr>
          <w:ilvl w:val="0"/>
          <w:numId w:val="8"/>
        </w:numPr>
        <w:jc w:val="both"/>
        <w:rPr>
          <w:lang w:val="ca-ES"/>
        </w:rPr>
      </w:pPr>
      <w:r w:rsidRPr="00037833">
        <w:rPr>
          <w:lang w:val="ca-ES"/>
        </w:rPr>
        <w:t xml:space="preserve">Model </w:t>
      </w:r>
      <w:r w:rsidRPr="00037833">
        <w:rPr>
          <w:i/>
          <w:iCs/>
          <w:lang w:val="ca-ES"/>
        </w:rPr>
        <w:t>deep learning</w:t>
      </w:r>
      <w:r w:rsidRPr="00037833">
        <w:rPr>
          <w:lang w:val="ca-ES"/>
        </w:rPr>
        <w:t xml:space="preserve"> entrenat:</w:t>
      </w:r>
    </w:p>
    <w:p w14:paraId="7B0B98EC" w14:textId="6EFF8934" w:rsidR="002D0A0E" w:rsidRPr="00037833" w:rsidRDefault="002D0A0E" w:rsidP="00BC3568">
      <w:pPr>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r w:rsidRPr="00037833">
        <w:rPr>
          <w:i/>
          <w:iCs/>
          <w:lang w:val="ca-ES"/>
        </w:rPr>
        <w:t xml:space="preserve">deep learing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BC3568">
      <w:pPr>
        <w:pStyle w:val="Prrafodelista"/>
        <w:numPr>
          <w:ilvl w:val="0"/>
          <w:numId w:val="8"/>
        </w:numPr>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5C3F7A97" w:rsidR="002D0A0E" w:rsidRPr="00037833" w:rsidRDefault="002D0A0E" w:rsidP="00BC3568">
      <w:pPr>
        <w:ind w:left="1777"/>
        <w:jc w:val="both"/>
        <w:rPr>
          <w:lang w:val="ca-ES"/>
        </w:rPr>
      </w:pPr>
      <w:r w:rsidRPr="00037833">
        <w:rPr>
          <w:lang w:val="ca-ES"/>
        </w:rPr>
        <w:t xml:space="preserve">Es </w:t>
      </w:r>
      <w:r w:rsidR="00497FE6" w:rsidRPr="00037833">
        <w:rPr>
          <w:lang w:val="ca-ES"/>
        </w:rPr>
        <w:t>realitzarà un estudi que realitz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r w:rsidR="00497FE6" w:rsidRPr="00037833">
        <w:rPr>
          <w:i/>
          <w:iCs/>
          <w:lang w:val="ca-ES"/>
        </w:rPr>
        <w:t>recall</w:t>
      </w:r>
      <w:r w:rsidR="00497FE6" w:rsidRPr="00037833">
        <w:rPr>
          <w:lang w:val="ca-ES"/>
        </w:rPr>
        <w:t xml:space="preserve"> i els F1-score.</w:t>
      </w:r>
    </w:p>
    <w:p w14:paraId="7918290D" w14:textId="53F15FCA" w:rsidR="00497FE6" w:rsidRPr="00037833" w:rsidRDefault="00497FE6" w:rsidP="00BC3568">
      <w:pPr>
        <w:pStyle w:val="Prrafodelista"/>
        <w:numPr>
          <w:ilvl w:val="0"/>
          <w:numId w:val="8"/>
        </w:numPr>
        <w:jc w:val="both"/>
        <w:rPr>
          <w:lang w:val="ca-ES"/>
        </w:rPr>
      </w:pPr>
      <w:r w:rsidRPr="00037833">
        <w:rPr>
          <w:lang w:val="ca-ES"/>
        </w:rPr>
        <w:t>Documentació tècnica i manuals d’usuari.</w:t>
      </w:r>
    </w:p>
    <w:p w14:paraId="5D22B4D3" w14:textId="1AD8F4C4" w:rsidR="00497FE6" w:rsidRPr="00037833" w:rsidRDefault="00497FE6" w:rsidP="00BC3568">
      <w:pPr>
        <w:pStyle w:val="Prrafodelista"/>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BC3568">
      <w:pPr>
        <w:jc w:val="both"/>
        <w:rPr>
          <w:lang w:val="ca-ES"/>
        </w:rPr>
      </w:pPr>
    </w:p>
    <w:p w14:paraId="326E6891" w14:textId="77777777" w:rsidR="009B378E" w:rsidRPr="00037833" w:rsidRDefault="00000000" w:rsidP="00BC3568">
      <w:pPr>
        <w:pStyle w:val="Ttulo2"/>
        <w:numPr>
          <w:ilvl w:val="1"/>
          <w:numId w:val="4"/>
        </w:numPr>
        <w:jc w:val="both"/>
        <w:rPr>
          <w:lang w:val="ca-ES"/>
        </w:rPr>
      </w:pPr>
      <w:bookmarkStart w:id="11" w:name="_Toc196639405"/>
      <w:r w:rsidRPr="00037833">
        <w:rPr>
          <w:lang w:val="ca-ES"/>
        </w:rPr>
        <w:t>Breu descripció dels altres capítols de la memòria</w:t>
      </w:r>
      <w:bookmarkEnd w:id="11"/>
    </w:p>
    <w:p w14:paraId="6CC311F6" w14:textId="77777777" w:rsidR="009B378E" w:rsidRPr="00037833" w:rsidRDefault="009B378E" w:rsidP="00BC3568">
      <w:pPr>
        <w:jc w:val="both"/>
        <w:rPr>
          <w:highlight w:val="yellow"/>
          <w:lang w:val="ca-ES"/>
        </w:rPr>
      </w:pPr>
    </w:p>
    <w:p w14:paraId="78ACACD6" w14:textId="77777777" w:rsidR="00942AB5" w:rsidRPr="00037833" w:rsidRDefault="00942AB5" w:rsidP="00BC3568">
      <w:pPr>
        <w:jc w:val="both"/>
        <w:rPr>
          <w:highlight w:val="yellow"/>
          <w:lang w:val="ca-ES"/>
        </w:rPr>
      </w:pPr>
    </w:p>
    <w:p w14:paraId="4E39460C" w14:textId="23FC68C7" w:rsidR="00942AB5" w:rsidRPr="00037833" w:rsidRDefault="00942AB5" w:rsidP="00BC3568">
      <w:pPr>
        <w:pStyle w:val="Ttulo31"/>
        <w:numPr>
          <w:ilvl w:val="0"/>
          <w:numId w:val="8"/>
        </w:numPr>
        <w:jc w:val="both"/>
        <w:rPr>
          <w:lang w:val="ca-ES"/>
        </w:rPr>
      </w:pPr>
      <w:r w:rsidRPr="00037833">
        <w:rPr>
          <w:lang w:val="ca-ES"/>
        </w:rPr>
        <w:t>Materials i mètodes:</w:t>
      </w:r>
    </w:p>
    <w:p w14:paraId="260FAECF" w14:textId="77777777" w:rsidR="006454F2" w:rsidRPr="00037833" w:rsidRDefault="00942AB5" w:rsidP="00BC3568">
      <w:pPr>
        <w:jc w:val="both"/>
        <w:rPr>
          <w:lang w:val="ca-ES"/>
        </w:rPr>
      </w:pPr>
      <w:r w:rsidRPr="00037833">
        <w:rPr>
          <w:lang w:val="ca-ES"/>
        </w:rPr>
        <w:t xml:space="preserve">Aquest capítol descriu de manera detallada la metodologia emprada en el desenvolupament del treball. L’enfocament s’ha centrat en tres àrees clau: la gestió i pre-processament de les variables, la implementació dels models de processament de llenguatge natural (PLN) i del disseny del model de </w:t>
      </w:r>
      <w:r w:rsidRPr="00037833">
        <w:rPr>
          <w:i/>
          <w:iCs/>
          <w:lang w:val="ca-ES"/>
        </w:rPr>
        <w:t>deep learning.</w:t>
      </w:r>
    </w:p>
    <w:p w14:paraId="41A7D74B" w14:textId="644595A0" w:rsidR="006454F2" w:rsidRPr="00037833" w:rsidRDefault="006454F2" w:rsidP="00BC3568">
      <w:pPr>
        <w:pStyle w:val="Prrafodelista"/>
        <w:numPr>
          <w:ilvl w:val="0"/>
          <w:numId w:val="8"/>
        </w:numPr>
        <w:jc w:val="both"/>
        <w:rPr>
          <w:lang w:val="ca-ES"/>
        </w:rPr>
      </w:pPr>
      <w:r w:rsidRPr="00037833">
        <w:rPr>
          <w:lang w:val="ca-ES"/>
        </w:rPr>
        <w:t>Resultats</w:t>
      </w:r>
    </w:p>
    <w:p w14:paraId="1EC31EC3" w14:textId="7BA081F1" w:rsidR="00435784" w:rsidRPr="00037833" w:rsidRDefault="00435784" w:rsidP="00BC3568">
      <w:pPr>
        <w:jc w:val="both"/>
        <w:rPr>
          <w:lang w:val="ca-ES"/>
        </w:rPr>
      </w:pPr>
      <w:r w:rsidRPr="00037833">
        <w:rPr>
          <w:lang w:val="ca-ES"/>
        </w:rP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Pr="00037833" w:rsidRDefault="006454F2" w:rsidP="00BC3568">
      <w:pPr>
        <w:pStyle w:val="Prrafodelista"/>
        <w:numPr>
          <w:ilvl w:val="0"/>
          <w:numId w:val="8"/>
        </w:numPr>
        <w:jc w:val="both"/>
        <w:rPr>
          <w:lang w:val="ca-ES"/>
        </w:rPr>
      </w:pPr>
      <w:r w:rsidRPr="00037833">
        <w:rPr>
          <w:lang w:val="ca-ES"/>
        </w:rPr>
        <w:t>Conclusions</w:t>
      </w:r>
    </w:p>
    <w:p w14:paraId="17325D09" w14:textId="549091C8" w:rsidR="00435784" w:rsidRPr="00037833" w:rsidRDefault="00435784" w:rsidP="00BC3568">
      <w:pPr>
        <w:jc w:val="both"/>
        <w:rPr>
          <w:lang w:val="ca-ES"/>
        </w:rPr>
      </w:pPr>
      <w:r w:rsidRPr="00037833">
        <w:rPr>
          <w:lang w:val="ca-ES"/>
        </w:rPr>
        <w:t>Finalment es resumeixen les conclusions obtingudes del projecte. A més es proposen línies futures de recerca i millores relaciones amb el ràpid avanç d’aquestes tecnologies.</w:t>
      </w:r>
    </w:p>
    <w:p w14:paraId="26434779" w14:textId="77777777" w:rsidR="00435784" w:rsidRDefault="00435784" w:rsidP="00BC3568">
      <w:pPr>
        <w:jc w:val="both"/>
        <w:rPr>
          <w:lang w:val="ca-ES"/>
        </w:rPr>
      </w:pPr>
    </w:p>
    <w:p w14:paraId="6FED44C8" w14:textId="77777777" w:rsidR="00E51D27" w:rsidRDefault="00E51D27" w:rsidP="00BC3568">
      <w:pPr>
        <w:jc w:val="both"/>
        <w:rPr>
          <w:lang w:val="ca-ES"/>
        </w:rPr>
      </w:pPr>
    </w:p>
    <w:p w14:paraId="2354A2E1" w14:textId="77777777" w:rsidR="00E51D27" w:rsidRDefault="00E51D27" w:rsidP="00BC3568">
      <w:pPr>
        <w:jc w:val="both"/>
        <w:rPr>
          <w:lang w:val="ca-ES"/>
        </w:rPr>
      </w:pPr>
    </w:p>
    <w:p w14:paraId="7A19F006" w14:textId="77777777" w:rsidR="00E51D27" w:rsidRDefault="00E51D27" w:rsidP="00BC3568">
      <w:pPr>
        <w:jc w:val="both"/>
        <w:rPr>
          <w:lang w:val="ca-ES"/>
        </w:rPr>
      </w:pPr>
    </w:p>
    <w:p w14:paraId="11896588" w14:textId="77777777" w:rsidR="00E51D27" w:rsidRDefault="00E51D27" w:rsidP="00BC3568">
      <w:pPr>
        <w:jc w:val="both"/>
        <w:rPr>
          <w:lang w:val="ca-ES"/>
        </w:rPr>
      </w:pPr>
    </w:p>
    <w:p w14:paraId="702BCECB" w14:textId="77777777" w:rsidR="00E51D27" w:rsidRPr="00037833" w:rsidRDefault="00E51D27" w:rsidP="00BC3568">
      <w:pPr>
        <w:jc w:val="both"/>
        <w:rPr>
          <w:lang w:val="ca-ES"/>
        </w:rPr>
      </w:pPr>
    </w:p>
    <w:p w14:paraId="39B0A28A" w14:textId="77777777" w:rsidR="00435784" w:rsidRPr="00037833" w:rsidRDefault="00435784" w:rsidP="00BC3568">
      <w:pPr>
        <w:jc w:val="both"/>
        <w:rPr>
          <w:lang w:val="ca-ES"/>
        </w:rPr>
      </w:pPr>
    </w:p>
    <w:p w14:paraId="7EC24102" w14:textId="77777777" w:rsidR="00435784" w:rsidRPr="00037833" w:rsidRDefault="00435784" w:rsidP="00BC3568">
      <w:pPr>
        <w:jc w:val="both"/>
        <w:rPr>
          <w:lang w:val="ca-ES"/>
        </w:rPr>
      </w:pPr>
    </w:p>
    <w:p w14:paraId="5892986A" w14:textId="77777777" w:rsidR="00435784" w:rsidRPr="00037833" w:rsidRDefault="00435784" w:rsidP="00BC3568">
      <w:pPr>
        <w:jc w:val="both"/>
        <w:rPr>
          <w:lang w:val="ca-ES"/>
        </w:rPr>
      </w:pPr>
    </w:p>
    <w:p w14:paraId="650054CC" w14:textId="77777777" w:rsidR="00435784" w:rsidRPr="00037833" w:rsidRDefault="00435784" w:rsidP="00BC3568">
      <w:pPr>
        <w:jc w:val="both"/>
        <w:rPr>
          <w:lang w:val="ca-ES"/>
        </w:rPr>
      </w:pPr>
    </w:p>
    <w:p w14:paraId="5BA9441F" w14:textId="7B8901AA" w:rsidR="00E51D27" w:rsidRDefault="00E51D27" w:rsidP="00E51D27">
      <w:pPr>
        <w:pStyle w:val="Ttulo1"/>
        <w:numPr>
          <w:ilvl w:val="0"/>
          <w:numId w:val="4"/>
        </w:numPr>
        <w:jc w:val="both"/>
        <w:rPr>
          <w:lang w:val="ca-ES"/>
        </w:rPr>
      </w:pPr>
      <w:bookmarkStart w:id="12" w:name="_Toc196639406"/>
      <w:r>
        <w:rPr>
          <w:lang w:val="ca-ES"/>
        </w:rPr>
        <w:lastRenderedPageBreak/>
        <w:t>Base teòrica i fonaments</w:t>
      </w:r>
      <w:bookmarkEnd w:id="12"/>
    </w:p>
    <w:p w14:paraId="11005216" w14:textId="70845B82" w:rsidR="00E51D27" w:rsidRDefault="00E51D27" w:rsidP="00971F6C">
      <w:pPr>
        <w:pStyle w:val="Ttulo3"/>
        <w:jc w:val="both"/>
        <w:rPr>
          <w:lang w:val="ca-ES"/>
        </w:rPr>
      </w:pPr>
      <w:bookmarkStart w:id="13" w:name="_Toc196639407"/>
      <w:r>
        <w:rPr>
          <w:lang w:val="ca-ES"/>
        </w:rPr>
        <w:t>2.1 Sistem</w:t>
      </w:r>
      <w:r w:rsidR="00CD3F7A">
        <w:rPr>
          <w:lang w:val="ca-ES"/>
        </w:rPr>
        <w:t>a</w:t>
      </w:r>
      <w:r>
        <w:rPr>
          <w:lang w:val="ca-ES"/>
        </w:rPr>
        <w:t xml:space="preserve"> d’Informació Sanitari i la Gestió de les dades.</w:t>
      </w:r>
      <w:bookmarkEnd w:id="13"/>
    </w:p>
    <w:p w14:paraId="38FECB23" w14:textId="367261BF" w:rsidR="008C0F46" w:rsidRDefault="008C0F46" w:rsidP="00971F6C">
      <w:pPr>
        <w:jc w:val="both"/>
        <w:rPr>
          <w:lang w:val="ca-ES"/>
        </w:rPr>
      </w:pPr>
      <w:r>
        <w:rPr>
          <w:lang w:val="ca-ES"/>
        </w:rPr>
        <w:t xml:space="preserve">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w:t>
      </w:r>
      <w:r w:rsidR="00693902" w:rsidRPr="00693902">
        <w:t>magatzem</w:t>
      </w:r>
      <w:r w:rsidR="0058360D">
        <w:t>s</w:t>
      </w:r>
      <w:r w:rsidR="00693902" w:rsidRPr="00693902">
        <w:t xml:space="preserve"> de dades</w:t>
      </w:r>
      <w:r w:rsidR="00E67667">
        <w:t xml:space="preserve"> (data warehouses, DWH)</w:t>
      </w:r>
      <w:r>
        <w:rPr>
          <w:lang w:val="ca-ES"/>
        </w:rPr>
        <w:t xml:space="preserve"> que es nodreixen mitjançant, sistemes d’extracció, transformació i carrega</w:t>
      </w:r>
      <w:r w:rsidR="00E67667">
        <w:rPr>
          <w:lang w:val="ca-ES"/>
        </w:rPr>
        <w:t xml:space="preserve"> (ETL, de l’anglès Extract Transform, Load)</w:t>
      </w:r>
      <w:r>
        <w:rPr>
          <w:lang w:val="ca-ES"/>
        </w:rPr>
        <w:t>.</w:t>
      </w:r>
    </w:p>
    <w:p w14:paraId="54E5DE92" w14:textId="77777777" w:rsidR="008C0F46" w:rsidRDefault="008C0F46" w:rsidP="00971F6C">
      <w:pPr>
        <w:jc w:val="both"/>
        <w:rPr>
          <w:lang w:val="ca-ES"/>
        </w:rPr>
      </w:pPr>
    </w:p>
    <w:p w14:paraId="1C8777E6" w14:textId="7C45E937" w:rsidR="008C0F46" w:rsidRDefault="008C0F46" w:rsidP="00971F6C">
      <w:pPr>
        <w:jc w:val="both"/>
        <w:rPr>
          <w:lang w:val="ca-ES"/>
        </w:rPr>
      </w:pPr>
      <w:r>
        <w:rPr>
          <w:lang w:val="ca-ES"/>
        </w:rPr>
        <w:t xml:space="preserve">Un </w:t>
      </w:r>
      <w:r w:rsidR="00E67667">
        <w:t>DWH</w:t>
      </w:r>
      <w:r w:rsidR="00036F8A">
        <w:t>(7)</w:t>
      </w:r>
      <w:r w:rsidR="00E67667">
        <w:t xml:space="preserve"> </w:t>
      </w:r>
      <w:r>
        <w:rPr>
          <w:lang w:val="ca-ES"/>
        </w:rPr>
        <w:t>és un sistema d’emmagatzematge de dades centralitzat</w:t>
      </w:r>
      <w:r w:rsidR="00E67667">
        <w:rPr>
          <w:lang w:val="ca-ES"/>
        </w:rPr>
        <w:t xml:space="preserve"> que </w:t>
      </w:r>
      <w:r>
        <w:rPr>
          <w:lang w:val="ca-ES"/>
        </w:rPr>
        <w:t>permet consolidar dades que provenen de divers</w:t>
      </w:r>
      <w:r w:rsidR="00E67667">
        <w:rPr>
          <w:lang w:val="ca-ES"/>
        </w:rPr>
        <w:t>e</w:t>
      </w:r>
      <w:r>
        <w:rPr>
          <w:lang w:val="ca-ES"/>
        </w:rPr>
        <w:t xml:space="preserve">s fonts o sistemes, transformant-ho en un format homogeni que facilitat el seu anàlisis. </w:t>
      </w:r>
      <w:r w:rsidR="00E67667">
        <w:rPr>
          <w:lang w:val="ca-ES"/>
        </w:rPr>
        <w:t xml:space="preserve"> Aquesta integració es fonamental ja que en l’àmbit sanitari disposa de moltes dades que provenen de sistemes heterogenis amb estructures molt diverses.</w:t>
      </w:r>
    </w:p>
    <w:p w14:paraId="58F3B77E" w14:textId="77777777" w:rsidR="008C0F46" w:rsidRDefault="008C0F46" w:rsidP="00971F6C">
      <w:pPr>
        <w:jc w:val="both"/>
        <w:rPr>
          <w:lang w:val="ca-ES"/>
        </w:rPr>
      </w:pPr>
    </w:p>
    <w:p w14:paraId="73777E13" w14:textId="1D7F744C" w:rsidR="008C0F46" w:rsidRDefault="00E67667" w:rsidP="00971F6C">
      <w:pPr>
        <w:jc w:val="both"/>
        <w:rPr>
          <w:lang w:val="ca-ES"/>
        </w:rPr>
      </w:pPr>
      <w:r>
        <w:rPr>
          <w:lang w:val="ca-ES"/>
        </w:rPr>
        <w:t>Els processos de ETL</w:t>
      </w:r>
      <w:r w:rsidR="00C07956">
        <w:rPr>
          <w:lang w:val="ca-ES"/>
        </w:rPr>
        <w:t xml:space="preserve"> </w:t>
      </w:r>
      <w:r>
        <w:rPr>
          <w:lang w:val="ca-ES"/>
        </w:rPr>
        <w:t>són claus en aquesta transformació, permeten netejar les dades, normalitzar-ne els format i validar-ne la qualitat per garantir la coherència del conjunt. Això és especialment rellevant en sistemes sanitaris, on una codificació errònia pot impactar directament en la presa de decisions mèdiques i la planificació de recursos.</w:t>
      </w:r>
    </w:p>
    <w:p w14:paraId="4D574044" w14:textId="77777777" w:rsidR="00971F6C" w:rsidRDefault="00971F6C" w:rsidP="00971F6C">
      <w:pPr>
        <w:jc w:val="both"/>
        <w:rPr>
          <w:lang w:val="ca-ES"/>
        </w:rPr>
      </w:pPr>
    </w:p>
    <w:p w14:paraId="4435EBB7" w14:textId="00DDCBDA" w:rsidR="00971F6C" w:rsidRDefault="00971F6C" w:rsidP="00971F6C">
      <w:pPr>
        <w:jc w:val="both"/>
        <w:rPr>
          <w:lang w:val="ca-ES"/>
        </w:rPr>
      </w:pPr>
      <w:r>
        <w:rPr>
          <w:lang w:val="ca-ES"/>
        </w:rPr>
        <w:t xml:space="preserve">Una altra consideració important en la gestió de dades sanitàries és la seguretat i la privacitat. </w:t>
      </w:r>
      <w:r w:rsidR="00E67667">
        <w:rPr>
          <w:lang w:val="ca-ES"/>
        </w:rPr>
        <w:t>Les dades clíniques contenen informació altament sensible i han de  complir amb la normativa de Reglament General de Protecció de Dades (RGPD)</w:t>
      </w:r>
      <w:r w:rsidR="00036F8A">
        <w:rPr>
          <w:lang w:val="ca-ES"/>
        </w:rPr>
        <w:t>(6)</w:t>
      </w:r>
      <w:r w:rsidR="00D724CE">
        <w:rPr>
          <w:lang w:val="ca-ES"/>
        </w:rPr>
        <w:t>. Això implica l’apli</w:t>
      </w:r>
      <w:r w:rsidR="00036F8A">
        <w:rPr>
          <w:lang w:val="ca-ES"/>
        </w:rPr>
        <w:t>c</w:t>
      </w:r>
      <w:r w:rsidR="00D724CE">
        <w:rPr>
          <w:lang w:val="ca-ES"/>
        </w:rPr>
        <w:t>ació de mètodes d’anonimització i xifratge, i un control estricte dels accessos i la traçabilitat.</w:t>
      </w:r>
    </w:p>
    <w:p w14:paraId="72E13273" w14:textId="77777777" w:rsidR="00971F6C" w:rsidRDefault="00971F6C" w:rsidP="00971F6C">
      <w:pPr>
        <w:jc w:val="both"/>
        <w:rPr>
          <w:lang w:val="ca-ES"/>
        </w:rPr>
      </w:pPr>
    </w:p>
    <w:p w14:paraId="333190CC" w14:textId="20552C13" w:rsidR="00971F6C" w:rsidRDefault="00971F6C" w:rsidP="00971F6C">
      <w:pPr>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5B6E0EA9" w14:textId="77777777" w:rsidR="00971F6C" w:rsidRDefault="00971F6C" w:rsidP="00971F6C">
      <w:pPr>
        <w:jc w:val="both"/>
        <w:rPr>
          <w:lang w:val="ca-ES"/>
        </w:rPr>
      </w:pPr>
    </w:p>
    <w:p w14:paraId="20C62E2B" w14:textId="77777777" w:rsidR="005C04EB" w:rsidRDefault="005C04EB" w:rsidP="00971F6C">
      <w:pPr>
        <w:jc w:val="both"/>
        <w:rPr>
          <w:lang w:val="ca-ES"/>
        </w:rPr>
      </w:pPr>
    </w:p>
    <w:p w14:paraId="6DF241C8" w14:textId="77777777" w:rsidR="00693902" w:rsidRDefault="00693902" w:rsidP="00971F6C">
      <w:pPr>
        <w:jc w:val="both"/>
        <w:rPr>
          <w:lang w:val="ca-ES"/>
        </w:rPr>
      </w:pPr>
    </w:p>
    <w:p w14:paraId="072226CB" w14:textId="77777777" w:rsidR="00693902" w:rsidRDefault="00693902" w:rsidP="00971F6C">
      <w:pPr>
        <w:jc w:val="both"/>
        <w:rPr>
          <w:lang w:val="ca-ES"/>
        </w:rPr>
      </w:pPr>
    </w:p>
    <w:p w14:paraId="09E9EFDE" w14:textId="77777777" w:rsidR="00693902" w:rsidRDefault="00693902" w:rsidP="00971F6C">
      <w:pPr>
        <w:jc w:val="both"/>
        <w:rPr>
          <w:lang w:val="ca-ES"/>
        </w:rPr>
      </w:pPr>
    </w:p>
    <w:p w14:paraId="1E2A0B7D" w14:textId="77777777" w:rsidR="00693902" w:rsidRDefault="00693902" w:rsidP="00971F6C">
      <w:pPr>
        <w:jc w:val="both"/>
        <w:rPr>
          <w:lang w:val="ca-ES"/>
        </w:rPr>
      </w:pPr>
    </w:p>
    <w:p w14:paraId="27D38B95" w14:textId="77777777" w:rsidR="005C04EB" w:rsidRDefault="005C04EB" w:rsidP="00971F6C">
      <w:pPr>
        <w:jc w:val="both"/>
        <w:rPr>
          <w:lang w:val="ca-ES"/>
        </w:rPr>
      </w:pPr>
    </w:p>
    <w:p w14:paraId="52F7AA76" w14:textId="77777777" w:rsidR="005C04EB" w:rsidRDefault="005C04EB" w:rsidP="00971F6C">
      <w:pPr>
        <w:jc w:val="both"/>
        <w:rPr>
          <w:lang w:val="ca-ES"/>
        </w:rPr>
      </w:pPr>
    </w:p>
    <w:p w14:paraId="50FB4CB3" w14:textId="77777777" w:rsidR="005C04EB" w:rsidRDefault="005C04EB" w:rsidP="00971F6C">
      <w:pPr>
        <w:jc w:val="both"/>
        <w:rPr>
          <w:lang w:val="ca-ES"/>
        </w:rPr>
      </w:pPr>
    </w:p>
    <w:p w14:paraId="2EDA7AAF" w14:textId="77777777" w:rsidR="005C04EB" w:rsidRDefault="005C04EB" w:rsidP="00971F6C">
      <w:pPr>
        <w:jc w:val="both"/>
        <w:rPr>
          <w:lang w:val="ca-ES"/>
        </w:rPr>
      </w:pPr>
    </w:p>
    <w:p w14:paraId="5E919E23" w14:textId="77777777" w:rsidR="005C04EB" w:rsidRDefault="005C04EB" w:rsidP="00971F6C">
      <w:pPr>
        <w:jc w:val="both"/>
        <w:rPr>
          <w:lang w:val="ca-ES"/>
        </w:rPr>
      </w:pPr>
    </w:p>
    <w:p w14:paraId="48648F89" w14:textId="77777777" w:rsidR="005C04EB" w:rsidRDefault="005C04EB" w:rsidP="00971F6C">
      <w:pPr>
        <w:jc w:val="both"/>
        <w:rPr>
          <w:lang w:val="ca-ES"/>
        </w:rPr>
      </w:pPr>
    </w:p>
    <w:p w14:paraId="32343F32" w14:textId="77777777" w:rsidR="005C04EB" w:rsidRDefault="005C04EB" w:rsidP="00971F6C">
      <w:pPr>
        <w:jc w:val="both"/>
        <w:rPr>
          <w:lang w:val="ca-ES"/>
        </w:rPr>
      </w:pPr>
    </w:p>
    <w:p w14:paraId="4A3AEC33" w14:textId="77777777" w:rsidR="008C0F46" w:rsidRPr="008C0F46" w:rsidRDefault="008C0F46" w:rsidP="008C0F46">
      <w:pPr>
        <w:rPr>
          <w:lang w:val="ca-ES"/>
        </w:rPr>
      </w:pPr>
    </w:p>
    <w:p w14:paraId="674B450F" w14:textId="79208573" w:rsidR="00E51D27" w:rsidRDefault="00E51D27" w:rsidP="00E51D27">
      <w:pPr>
        <w:pStyle w:val="Ttulo3"/>
        <w:rPr>
          <w:lang w:val="ca-ES"/>
        </w:rPr>
      </w:pPr>
      <w:bookmarkStart w:id="14" w:name="_Toc196639408"/>
      <w:r>
        <w:rPr>
          <w:lang w:val="ca-ES"/>
        </w:rPr>
        <w:t>2.2 Processament del Llenguatge Natural</w:t>
      </w:r>
      <w:bookmarkEnd w:id="14"/>
    </w:p>
    <w:p w14:paraId="3CA65F32" w14:textId="67B4F359" w:rsidR="00CD3F7A" w:rsidRDefault="002D1110" w:rsidP="001A52CB">
      <w:pPr>
        <w:jc w:val="both"/>
        <w:rPr>
          <w:lang w:val="ca-ES"/>
        </w:rPr>
      </w:pPr>
      <w:r>
        <w:rPr>
          <w:lang w:val="ca-ES"/>
        </w:rPr>
        <w:t>El processament de llenguatge natural</w:t>
      </w:r>
      <w:r w:rsidR="00CC7EFF">
        <w:rPr>
          <w:lang w:val="ca-ES"/>
        </w:rPr>
        <w:t xml:space="preserve"> (PLN)</w:t>
      </w:r>
      <w:r>
        <w:rPr>
          <w:lang w:val="ca-ES"/>
        </w:rPr>
        <w:t xml:space="preserve"> e</w:t>
      </w:r>
      <w:r w:rsidR="00CD3F7A">
        <w:rPr>
          <w:lang w:val="ca-ES"/>
        </w:rPr>
        <w:t xml:space="preserve">s una </w:t>
      </w:r>
      <w:r>
        <w:rPr>
          <w:lang w:val="ca-ES"/>
        </w:rPr>
        <w:t>branca de la</w:t>
      </w:r>
      <w:r w:rsidR="00CD3F7A">
        <w:rPr>
          <w:lang w:val="ca-ES"/>
        </w:rPr>
        <w:t xml:space="preserve"> informàtica que s’encarrega de tractar computacionalment les llengües, combina tècniques de intel·ligència artificial, lingüística i estadística per permetre que les maquines comprenguin, analitzin i generin text en llenguatge humà. </w:t>
      </w:r>
    </w:p>
    <w:p w14:paraId="4CFCE530" w14:textId="77777777" w:rsidR="00006ACB" w:rsidRDefault="00006ACB" w:rsidP="001A52CB">
      <w:pPr>
        <w:jc w:val="both"/>
        <w:rPr>
          <w:lang w:val="ca-ES"/>
        </w:rPr>
      </w:pPr>
    </w:p>
    <w:p w14:paraId="2EBDBA27" w14:textId="3DF8C985" w:rsidR="005C04EB" w:rsidRDefault="005C04EB" w:rsidP="001A52CB">
      <w:pPr>
        <w:jc w:val="both"/>
        <w:rPr>
          <w:lang w:val="ca-ES"/>
        </w:rPr>
      </w:pPr>
      <w:r>
        <w:rPr>
          <w:lang w:val="ca-ES"/>
        </w:rPr>
        <w:t>Per entendre com funciona un sistema de PLN</w:t>
      </w:r>
      <w:r w:rsidR="002D1110">
        <w:rPr>
          <w:lang w:val="ca-ES"/>
        </w:rPr>
        <w:t>(Processament de Llenguatge Natural)</w:t>
      </w:r>
      <w:r>
        <w:rPr>
          <w:lang w:val="ca-ES"/>
        </w:rPr>
        <w:t xml:space="preserve"> podem definir 3 fases. </w:t>
      </w:r>
    </w:p>
    <w:p w14:paraId="1AD69E04" w14:textId="1F8BDC1E" w:rsidR="005C04EB" w:rsidRDefault="005C04EB" w:rsidP="001A52CB">
      <w:pPr>
        <w:pStyle w:val="Prrafodelista"/>
        <w:numPr>
          <w:ilvl w:val="0"/>
          <w:numId w:val="18"/>
        </w:numPr>
        <w:jc w:val="both"/>
        <w:rPr>
          <w:lang w:val="ca-ES"/>
        </w:rPr>
      </w:pPr>
      <w:r>
        <w:rPr>
          <w:lang w:val="ca-ES"/>
        </w:rPr>
        <w:t>Pre-processament del text</w:t>
      </w:r>
    </w:p>
    <w:p w14:paraId="2A21621B" w14:textId="045FF349" w:rsidR="005C04EB" w:rsidRDefault="005C04EB" w:rsidP="001A52CB">
      <w:pPr>
        <w:pStyle w:val="Prrafodelista"/>
        <w:numPr>
          <w:ilvl w:val="1"/>
          <w:numId w:val="18"/>
        </w:numPr>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7E799B99" w:rsidR="005C04EB" w:rsidRDefault="005C04EB" w:rsidP="001A52CB">
      <w:pPr>
        <w:pStyle w:val="Prrafodelista"/>
        <w:numPr>
          <w:ilvl w:val="1"/>
          <w:numId w:val="18"/>
        </w:numPr>
        <w:jc w:val="both"/>
        <w:rPr>
          <w:lang w:val="ca-ES"/>
        </w:rPr>
      </w:pPr>
      <w:r>
        <w:rPr>
          <w:lang w:val="ca-ES"/>
        </w:rPr>
        <w:t xml:space="preserve">Normalització: </w:t>
      </w:r>
      <w:r w:rsidR="001A52CB">
        <w:rPr>
          <w:lang w:val="ca-ES"/>
        </w:rPr>
        <w:t>Aquesta esta inclou processos com la conversió a minúscules, eliminació de signes de puntuació i altres transformacions que homogenitzen el text.</w:t>
      </w:r>
    </w:p>
    <w:p w14:paraId="549528E3" w14:textId="36F6C2D3" w:rsidR="005C04EB" w:rsidRDefault="005C04EB" w:rsidP="001A52CB">
      <w:pPr>
        <w:pStyle w:val="Prrafodelista"/>
        <w:numPr>
          <w:ilvl w:val="1"/>
          <w:numId w:val="18"/>
        </w:numPr>
        <w:jc w:val="both"/>
        <w:rPr>
          <w:lang w:val="ca-ES"/>
        </w:rPr>
      </w:pPr>
      <w:r>
        <w:rPr>
          <w:lang w:val="ca-ES"/>
        </w:rPr>
        <w:t>Eliminar caràcters sense carrega</w:t>
      </w:r>
      <w:r w:rsidR="001A52CB">
        <w:rPr>
          <w:lang w:val="ca-ES"/>
        </w:rPr>
        <w:t xml:space="preserve"> semàntica, es realitza la supressió de paraules habituals com “el”, “de”, que no aporten informació significativa per la anàlisis</w:t>
      </w:r>
      <w:r>
        <w:rPr>
          <w:lang w:val="ca-ES"/>
        </w:rPr>
        <w:t>.</w:t>
      </w:r>
    </w:p>
    <w:p w14:paraId="4E01659D" w14:textId="237624A4" w:rsidR="005C04EB" w:rsidRDefault="005C04EB" w:rsidP="001A52CB">
      <w:pPr>
        <w:pStyle w:val="Prrafodelista"/>
        <w:numPr>
          <w:ilvl w:val="1"/>
          <w:numId w:val="18"/>
        </w:numPr>
        <w:jc w:val="both"/>
        <w:rPr>
          <w:lang w:val="ca-ES"/>
        </w:rPr>
      </w:pPr>
      <w:r>
        <w:rPr>
          <w:lang w:val="ca-ES"/>
        </w:rPr>
        <w:t xml:space="preserve">Lematització/stemming; </w:t>
      </w:r>
      <w:r w:rsidR="001A52CB">
        <w:rPr>
          <w:lang w:val="ca-ES"/>
        </w:rPr>
        <w:t>Es redueixen les paraules a la seva forma base o arrel, facilitant l’agrupació de termes semànticament similars.</w:t>
      </w:r>
    </w:p>
    <w:p w14:paraId="5172054C" w14:textId="43A52B2F" w:rsidR="005C04EB" w:rsidRDefault="005C04EB" w:rsidP="001A52CB">
      <w:pPr>
        <w:pStyle w:val="Prrafodelista"/>
        <w:numPr>
          <w:ilvl w:val="0"/>
          <w:numId w:val="18"/>
        </w:numPr>
        <w:jc w:val="both"/>
        <w:rPr>
          <w:lang w:val="ca-ES"/>
        </w:rPr>
      </w:pPr>
      <w:r>
        <w:rPr>
          <w:lang w:val="ca-ES"/>
        </w:rPr>
        <w:t xml:space="preserve">Representació vectorial: </w:t>
      </w:r>
      <w:r w:rsidR="001A52CB">
        <w:rPr>
          <w:lang w:val="ca-ES"/>
        </w:rPr>
        <w:t>En aquesta face, el text Pre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1A52CB">
      <w:pPr>
        <w:pStyle w:val="Prrafodelista"/>
        <w:numPr>
          <w:ilvl w:val="0"/>
          <w:numId w:val="18"/>
        </w:numPr>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1A52CB">
      <w:pPr>
        <w:ind w:left="1440"/>
        <w:jc w:val="both"/>
        <w:rPr>
          <w:lang w:val="ca-ES"/>
        </w:rPr>
      </w:pPr>
    </w:p>
    <w:p w14:paraId="5C9C9924" w14:textId="39A89F7A" w:rsidR="005C04EB" w:rsidRDefault="001A52CB" w:rsidP="001A52CB">
      <w:pPr>
        <w:ind w:left="1440"/>
        <w:jc w:val="both"/>
        <w:rPr>
          <w:lang w:val="ca-ES"/>
        </w:rPr>
      </w:pPr>
      <w:r>
        <w:rPr>
          <w:lang w:val="ca-ES"/>
        </w:rPr>
        <w:t>Un exemple d’aquest models és BERT</w:t>
      </w:r>
      <w:r w:rsidR="00CC7EFF">
        <w:rPr>
          <w:lang w:val="ca-ES"/>
        </w:rPr>
        <w:t xml:space="preserve"> (</w:t>
      </w:r>
      <w:r w:rsidR="00CC7EFF" w:rsidRPr="00CC7EFF">
        <w:rPr>
          <w:i/>
          <w:iCs/>
          <w:lang w:val="ca-ES"/>
        </w:rPr>
        <w:t>Bidirectional Encoder Representations from Transformers</w:t>
      </w:r>
      <w:r w:rsidR="00CC7EFF">
        <w:rPr>
          <w:lang w:val="ca-ES"/>
        </w:rPr>
        <w:t>)(2)</w:t>
      </w:r>
      <w:r>
        <w:rPr>
          <w:lang w:val="ca-ES"/>
        </w:rPr>
        <w:t xml:space="preserve"> que ha suposat un gran canvi dins els món del PLN. Aquest utilitza una arquitectura basada en “transformers” amb  mecanismes d’autoatenció, capaços d’analitzar el context complet d’una paraula dins d’una frase, millorant notablement respecte models anteriors, </w:t>
      </w:r>
      <w:r w:rsidRPr="001A52CB">
        <w:rPr>
          <w:i/>
          <w:iCs/>
          <w:lang w:val="ca-ES"/>
        </w:rPr>
        <w:t>chatGPT</w:t>
      </w:r>
      <w:r>
        <w:rPr>
          <w:lang w:val="ca-ES"/>
        </w:rPr>
        <w:t xml:space="preserve"> ha fet servir models basats en “transformers”.</w:t>
      </w:r>
    </w:p>
    <w:p w14:paraId="4C354D84" w14:textId="40A1EC23" w:rsidR="001A52CB" w:rsidRDefault="001A52CB" w:rsidP="001A52CB">
      <w:pPr>
        <w:ind w:left="1440"/>
        <w:jc w:val="both"/>
        <w:rPr>
          <w:lang w:val="ca-ES"/>
        </w:rPr>
      </w:pPr>
      <w:r>
        <w:rPr>
          <w:lang w:val="ca-ES"/>
        </w:rPr>
        <w:t>Malgrat els avantatges de BERT, aquest model presenta dues limitacions per al nostre projecte.</w:t>
      </w:r>
    </w:p>
    <w:p w14:paraId="64183F92" w14:textId="562B0CCE" w:rsidR="001A52CB" w:rsidRDefault="001A52CB" w:rsidP="001A52CB">
      <w:pPr>
        <w:pStyle w:val="Prrafodelista"/>
        <w:numPr>
          <w:ilvl w:val="0"/>
          <w:numId w:val="20"/>
        </w:numPr>
        <w:jc w:val="both"/>
        <w:rPr>
          <w:lang w:val="ca-ES"/>
        </w:rPr>
      </w:pPr>
      <w:r>
        <w:rPr>
          <w:lang w:val="ca-ES"/>
        </w:rPr>
        <w:t xml:space="preserve">Té una capacitat limitada per </w:t>
      </w:r>
      <w:r w:rsidR="003539DF">
        <w:rPr>
          <w:lang w:val="ca-ES"/>
        </w:rPr>
        <w:t>processar</w:t>
      </w:r>
      <w:r>
        <w:rPr>
          <w:lang w:val="ca-ES"/>
        </w:rPr>
        <w:t xml:space="preserve"> seqüencies llargues, amb un  màxim de 512 claus, insuficients per a textos clínics extensos.</w:t>
      </w:r>
    </w:p>
    <w:p w14:paraId="3ADB4FD7" w14:textId="07E792D3" w:rsidR="003539DF" w:rsidRDefault="003539DF" w:rsidP="001A52CB">
      <w:pPr>
        <w:pStyle w:val="Prrafodelista"/>
        <w:numPr>
          <w:ilvl w:val="0"/>
          <w:numId w:val="20"/>
        </w:numPr>
        <w:jc w:val="both"/>
        <w:rPr>
          <w:lang w:val="ca-ES"/>
        </w:rPr>
      </w:pPr>
      <w:r>
        <w:rPr>
          <w:lang w:val="ca-ES"/>
        </w:rPr>
        <w:t>Esta entrenat amb textos generals, es ha dir wikipedia i llibres, fet que limita la seva efectivitat amb textos altament especialitzats com els clínics.</w:t>
      </w:r>
    </w:p>
    <w:p w14:paraId="2E5A008D" w14:textId="029E91AA" w:rsidR="00D763A3" w:rsidRDefault="00D763A3" w:rsidP="00D763A3">
      <w:pPr>
        <w:jc w:val="both"/>
        <w:rPr>
          <w:lang w:val="ca-ES"/>
        </w:rPr>
      </w:pPr>
      <w:r>
        <w:rPr>
          <w:lang w:val="ca-ES"/>
        </w:rPr>
        <w:t>Per superar aquesta limitació, s’ha seleccionat el model Clinical Longformer(3,4), específicament dissenyat i preentrenat amb textos clínics reals. Aquest model ofereix:</w:t>
      </w:r>
    </w:p>
    <w:p w14:paraId="573A61AA" w14:textId="2E7553B7" w:rsidR="00D763A3" w:rsidRDefault="00D763A3" w:rsidP="00D763A3">
      <w:pPr>
        <w:pStyle w:val="Prrafodelista"/>
        <w:numPr>
          <w:ilvl w:val="0"/>
          <w:numId w:val="21"/>
        </w:numPr>
        <w:jc w:val="both"/>
        <w:rPr>
          <w:lang w:val="ca-ES"/>
        </w:rPr>
      </w:pPr>
      <w:r>
        <w:rPr>
          <w:lang w:val="ca-ES"/>
        </w:rPr>
        <w:t>La capacitat d’analitzar seqüencies més llargues, de fins a 4096 claus, sens especialment adequat per a documents clínics extensos.</w:t>
      </w:r>
    </w:p>
    <w:p w14:paraId="0BBF2241" w14:textId="77777777" w:rsidR="00D763A3" w:rsidRDefault="00D763A3" w:rsidP="00D763A3">
      <w:pPr>
        <w:pStyle w:val="Prrafodelista"/>
        <w:numPr>
          <w:ilvl w:val="0"/>
          <w:numId w:val="21"/>
        </w:numPr>
        <w:jc w:val="both"/>
        <w:rPr>
          <w:lang w:val="ca-ES"/>
        </w:rPr>
      </w:pPr>
      <w:r>
        <w:rPr>
          <w:lang w:val="ca-ES"/>
        </w:rPr>
        <w:t>Un entrenament específica amb terminologia mèdica, millorant considerablement la seva eficàcia en els nostre context.</w:t>
      </w:r>
    </w:p>
    <w:p w14:paraId="4B26D836" w14:textId="77777777" w:rsidR="00D763A3" w:rsidRDefault="00D763A3" w:rsidP="00D763A3">
      <w:pPr>
        <w:ind w:left="1440"/>
        <w:jc w:val="both"/>
        <w:rPr>
          <w:lang w:val="ca-ES"/>
        </w:rPr>
      </w:pPr>
    </w:p>
    <w:p w14:paraId="4D2F749A" w14:textId="2DBF50BC" w:rsidR="00E51D27" w:rsidRDefault="00E51D27" w:rsidP="00E51D27">
      <w:pPr>
        <w:pStyle w:val="Ttulo3"/>
        <w:rPr>
          <w:lang w:val="ca-ES"/>
        </w:rPr>
      </w:pPr>
      <w:bookmarkStart w:id="15" w:name="_Toc196639409"/>
      <w:r>
        <w:rPr>
          <w:lang w:val="ca-ES"/>
        </w:rPr>
        <w:lastRenderedPageBreak/>
        <w:t>2.3 Deep Learning</w:t>
      </w:r>
      <w:bookmarkEnd w:id="15"/>
      <w:r>
        <w:rPr>
          <w:lang w:val="ca-ES"/>
        </w:rPr>
        <w:t xml:space="preserve"> </w:t>
      </w:r>
    </w:p>
    <w:p w14:paraId="61BA0B53" w14:textId="412F7DEC" w:rsidR="00EF786F" w:rsidRDefault="00EF786F" w:rsidP="00EF786F">
      <w:pPr>
        <w:rPr>
          <w:lang w:val="ca-ES"/>
        </w:rPr>
      </w:pPr>
      <w:r>
        <w:rPr>
          <w:lang w:val="ca-ES"/>
        </w:rPr>
        <w:t>És una branca del ML, que utilitza xarxes neuronals amb múltiples capes (arquitectures profundes) per aprendre patrons complexos en grans conjunts de dades. Aquesta xarxes neuronals profundes estan formades per múltiples capes d’unitat de processament (neurones) que poden detectar estrictes complexes i no lineals en les dades, fent-les particularment eficaces per a tasques d‘alt nivell com el reconeixement de llenguatge natural, la classificació d’imatges o la predicció de sèries temporals.</w:t>
      </w:r>
    </w:p>
    <w:p w14:paraId="22ED49E3" w14:textId="77777777" w:rsidR="00EF786F" w:rsidRDefault="00EF786F" w:rsidP="00EF786F">
      <w:pPr>
        <w:rPr>
          <w:lang w:val="ca-ES"/>
        </w:rPr>
      </w:pPr>
    </w:p>
    <w:p w14:paraId="02017C1E" w14:textId="44F2224E" w:rsidR="00EF786F" w:rsidRDefault="006833C4" w:rsidP="00EF786F">
      <w:pPr>
        <w:rPr>
          <w:lang w:val="ca-ES"/>
        </w:rPr>
      </w:pPr>
      <w:r>
        <w:rPr>
          <w:lang w:val="ca-ES"/>
        </w:rPr>
        <w:t>En el context del projecte actual, s’aplicarà el Deelp Learning mitjançant l’ús específic de PyTorch, una biblioteca de codi obert.</w:t>
      </w:r>
    </w:p>
    <w:p w14:paraId="5A266A3A" w14:textId="77777777" w:rsidR="006833C4" w:rsidRDefault="006833C4" w:rsidP="00EF786F">
      <w:pPr>
        <w:rPr>
          <w:lang w:val="ca-ES"/>
        </w:rPr>
      </w:pPr>
    </w:p>
    <w:p w14:paraId="352A4882" w14:textId="4885F772" w:rsidR="00907C63" w:rsidRPr="00037833" w:rsidRDefault="006833C4" w:rsidP="00973AF0">
      <w:pPr>
        <w:rPr>
          <w:lang w:val="ca-ES"/>
        </w:rPr>
      </w:pPr>
      <w:r>
        <w:rPr>
          <w:lang w:val="ca-ES"/>
        </w:rPr>
        <w:t>La implementació del Deep Learning dins del nostre projecte es basarà en la capacitat del model Clinical Longformer per generar representacions vectorial de textos clínics. Aquest vectors numèrics seran la base d’entrada per al nostre model de xarxa neuronal profunda, implementat amb PyTorch, que s’encarregarà específicament de classifica automàticament els codis diagnòstics associats als informes clínics. Aquest enfocament busca obtenir una alta precisió en la codificació dels diagnòstics, contribuint així a la millorar de l’eficiència i la qualitat en processos clínics automatitzats.</w:t>
      </w:r>
    </w:p>
    <w:p w14:paraId="65421D72" w14:textId="77777777" w:rsidR="006454F2" w:rsidRDefault="006454F2" w:rsidP="00BC3568">
      <w:pPr>
        <w:pStyle w:val="Prrafodelista"/>
        <w:ind w:left="1777"/>
        <w:jc w:val="both"/>
        <w:rPr>
          <w:lang w:val="ca-ES"/>
        </w:rPr>
      </w:pPr>
    </w:p>
    <w:p w14:paraId="0E1F11A9" w14:textId="77777777" w:rsidR="00C26781" w:rsidRPr="00037833" w:rsidRDefault="00C26781" w:rsidP="00BC3568">
      <w:pPr>
        <w:pStyle w:val="Prrafodelista"/>
        <w:ind w:left="1777"/>
        <w:jc w:val="both"/>
        <w:rPr>
          <w:lang w:val="ca-ES"/>
        </w:rPr>
      </w:pPr>
    </w:p>
    <w:p w14:paraId="6BB075EB" w14:textId="77777777" w:rsidR="00907C63" w:rsidRPr="00037833" w:rsidRDefault="00000000" w:rsidP="00E51D27">
      <w:pPr>
        <w:pStyle w:val="Ttulo1"/>
        <w:numPr>
          <w:ilvl w:val="0"/>
          <w:numId w:val="4"/>
        </w:numPr>
        <w:jc w:val="both"/>
        <w:rPr>
          <w:lang w:val="ca-ES"/>
        </w:rPr>
      </w:pPr>
      <w:bookmarkStart w:id="16" w:name="_Toc196639410"/>
      <w:r w:rsidRPr="00037833">
        <w:rPr>
          <w:lang w:val="ca-ES"/>
        </w:rPr>
        <w:t>Materials i mètodes</w:t>
      </w:r>
      <w:bookmarkEnd w:id="16"/>
    </w:p>
    <w:p w14:paraId="0B9511D1" w14:textId="5E55AE2A" w:rsidR="00907C63" w:rsidRDefault="00A73BFE" w:rsidP="00BC3568">
      <w:pPr>
        <w:jc w:val="both"/>
        <w:rPr>
          <w:lang w:val="ca-ES"/>
        </w:rPr>
      </w:pPr>
      <w:r>
        <w:rPr>
          <w:lang w:val="ca-ES"/>
        </w:rPr>
        <w:t>Aquest apartat descriu de manera detallada el conjunt d’eines</w:t>
      </w:r>
      <w:r w:rsidR="0058360D">
        <w:rPr>
          <w:lang w:val="ca-ES"/>
        </w:rPr>
        <w:t>,</w:t>
      </w:r>
      <w:r>
        <w:rPr>
          <w:lang w:val="ca-ES"/>
        </w:rPr>
        <w:t xml:space="preserve"> tecnologies i estratègies metodològiques utilitzades per al desenvolupament del projecte. El treball s’ha estructurat seguint una arquitectura modular, que va des de la gestió de les dades i la seva extracció de la historia clínica, fins a la seva transformació i anàlisi mitjançant un model pre entrenat. A més s’ha desenvolupat una API amb la finalitat de garantir la integració amb sistemes clínics en existents.</w:t>
      </w:r>
    </w:p>
    <w:p w14:paraId="12E44DB4" w14:textId="2FA68C29" w:rsidR="00A73BFE" w:rsidRDefault="00A73BFE" w:rsidP="00BC3568">
      <w:pPr>
        <w:jc w:val="both"/>
        <w:rPr>
          <w:lang w:val="ca-ES"/>
        </w:rPr>
      </w:pPr>
      <w:r>
        <w:rPr>
          <w:lang w:val="ca-ES"/>
        </w:rPr>
        <w:t>En els següents apartats s’exposen les tecnologies utilitzades, les fonts de dades, els processos per pre processament, l’arquitectura del model, les estratègies d’entrenament i validació, i la seva integració operativa en entorns reals.</w:t>
      </w:r>
    </w:p>
    <w:p w14:paraId="6591B39D" w14:textId="77777777" w:rsidR="00A73BFE" w:rsidRPr="00037833" w:rsidRDefault="00A73BFE" w:rsidP="00BC3568">
      <w:pPr>
        <w:jc w:val="both"/>
        <w:rPr>
          <w:lang w:val="ca-ES"/>
        </w:rPr>
      </w:pPr>
    </w:p>
    <w:p w14:paraId="526AF87E" w14:textId="3A7A2209" w:rsidR="00037833" w:rsidRPr="00037833" w:rsidRDefault="00E51D27" w:rsidP="00E51D27">
      <w:pPr>
        <w:pStyle w:val="Ttulo3"/>
        <w:rPr>
          <w:lang w:val="ca-ES"/>
        </w:rPr>
      </w:pPr>
      <w:bookmarkStart w:id="17" w:name="_Toc196639411"/>
      <w:r>
        <w:rPr>
          <w:lang w:val="ca-ES"/>
        </w:rPr>
        <w:t>3</w:t>
      </w:r>
      <w:r w:rsidR="00037833" w:rsidRPr="00037833">
        <w:rPr>
          <w:lang w:val="ca-ES"/>
        </w:rPr>
        <w:t>.1</w:t>
      </w:r>
      <w:r w:rsidR="00037833" w:rsidRPr="00037833">
        <w:rPr>
          <w:lang w:val="ca-ES"/>
        </w:rPr>
        <w:tab/>
        <w:t>Tecnologies utilitzades</w:t>
      </w:r>
      <w:bookmarkEnd w:id="17"/>
    </w:p>
    <w:p w14:paraId="73E3B8A9" w14:textId="77777777" w:rsidR="00C26781" w:rsidRDefault="00C26781" w:rsidP="00A73BFE">
      <w:pPr>
        <w:ind w:firstLine="23"/>
        <w:jc w:val="both"/>
        <w:rPr>
          <w:lang w:val="ca-ES"/>
        </w:rPr>
      </w:pPr>
    </w:p>
    <w:p w14:paraId="4CC8EEDC" w14:textId="456C06B1" w:rsidR="00037833" w:rsidRDefault="00A73BFE" w:rsidP="00A73BFE">
      <w:pPr>
        <w:ind w:firstLine="23"/>
        <w:jc w:val="both"/>
        <w:rPr>
          <w:lang w:val="ca-ES"/>
        </w:rPr>
      </w:pPr>
      <w:r>
        <w:rPr>
          <w:lang w:val="ca-ES"/>
        </w:rPr>
        <w:t xml:space="preserve">Per a la fase inicial d’extracció i preparació de dades, s’ha fet ús de l’eina Spoon del paquet de Pentaho Data Integratia, una eina d’ETL(Extracció, Transformació i Carrega) visual que ha permès construir fluxos de dades de manera modular. Mitjançant Spoon, s’ha automatitzat l’obtenció de les dades dels diversos sistemes, les dades clíniques s’han agafat d’un </w:t>
      </w:r>
      <w:r w:rsidR="0058360D">
        <w:rPr>
          <w:lang w:val="ca-ES"/>
        </w:rPr>
        <w:t xml:space="preserve">servidor </w:t>
      </w:r>
      <w:r>
        <w:rPr>
          <w:lang w:val="ca-ES"/>
        </w:rPr>
        <w:t xml:space="preserve">SQL, mentre que les dades de la codificació s’han extret de la codificació del Conjunt </w:t>
      </w:r>
      <w:r w:rsidR="0058360D">
        <w:rPr>
          <w:lang w:val="ca-ES"/>
        </w:rPr>
        <w:t>Mínim</w:t>
      </w:r>
      <w:r>
        <w:rPr>
          <w:lang w:val="ca-ES"/>
        </w:rPr>
        <w:t xml:space="preserve"> Basic de Dades</w:t>
      </w:r>
      <w:r w:rsidR="0058360D">
        <w:rPr>
          <w:lang w:val="ca-ES"/>
        </w:rPr>
        <w:t xml:space="preserve"> (CMBD)</w:t>
      </w:r>
      <w:r>
        <w:rPr>
          <w:lang w:val="ca-ES"/>
        </w:rPr>
        <w:t xml:space="preserve"> que es troben en un altre sistema</w:t>
      </w:r>
      <w:r w:rsidR="004E3292">
        <w:rPr>
          <w:lang w:val="ca-ES"/>
        </w:rPr>
        <w:t>, aquesta segmentació ha requerit transformacions específiques per garantir la compatibilitat i la integritat de la informació abans d’incorporar-la al Date Warehouse.</w:t>
      </w:r>
    </w:p>
    <w:p w14:paraId="4FC5D25A" w14:textId="76A9E236" w:rsidR="00C26781" w:rsidRDefault="00C26781" w:rsidP="00A73BFE">
      <w:pPr>
        <w:ind w:firstLine="23"/>
        <w:jc w:val="both"/>
        <w:rPr>
          <w:lang w:val="ca-ES"/>
        </w:rPr>
      </w:pPr>
      <w:r>
        <w:rPr>
          <w:lang w:val="ca-ES"/>
        </w:rPr>
        <w:lastRenderedPageBreak/>
        <w:t xml:space="preserve">A continuació un cop hem </w:t>
      </w:r>
      <w:r w:rsidR="0058360D">
        <w:rPr>
          <w:lang w:val="ca-ES"/>
        </w:rPr>
        <w:t>obtingut</w:t>
      </w:r>
      <w:r>
        <w:rPr>
          <w:lang w:val="ca-ES"/>
        </w:rPr>
        <w:t xml:space="preserve"> les dades, el desenvolupament de l’eina s’ha centrat en les tecnologies següents.</w:t>
      </w:r>
    </w:p>
    <w:p w14:paraId="30292997" w14:textId="6EF7A501" w:rsidR="00C26781" w:rsidRDefault="00C26781" w:rsidP="00C26781">
      <w:pPr>
        <w:pStyle w:val="Prrafodelista"/>
        <w:numPr>
          <w:ilvl w:val="0"/>
          <w:numId w:val="21"/>
        </w:numPr>
        <w:jc w:val="both"/>
        <w:rPr>
          <w:lang w:val="ca-ES"/>
        </w:rPr>
      </w:pPr>
      <w:r>
        <w:rPr>
          <w:lang w:val="ca-ES"/>
        </w:rPr>
        <w:t>PostgreSQL: S’utilitza com a base de dades relacional principal per a l’emmagatzematge i consulta de dades històriques. Es seu ús esta justificat per la seva estabilitat, suport per a consultes complexes i integració amb altres eines analítiques. El DWH conté taules optimitzada amb informació clínica estructurada i no estructurada, ja pre processades  per a l’estudi, incloent una columna per diferenciar els diversos conjunts.</w:t>
      </w:r>
    </w:p>
    <w:p w14:paraId="387EAE76" w14:textId="55693C1D" w:rsidR="00C26781" w:rsidRDefault="00C26781" w:rsidP="00C26781">
      <w:pPr>
        <w:pStyle w:val="Prrafodelista"/>
        <w:numPr>
          <w:ilvl w:val="0"/>
          <w:numId w:val="21"/>
        </w:numPr>
        <w:jc w:val="both"/>
        <w:rPr>
          <w:lang w:val="ca-ES"/>
        </w:rPr>
      </w:pPr>
      <w:r>
        <w:rPr>
          <w:lang w:val="ca-ES"/>
        </w:rPr>
        <w:t>Python: És el llenguatge principal emprat per a la construcció del sistema. Permet la integració fluida de biblioteques</w:t>
      </w:r>
      <w:r w:rsidR="0073030C">
        <w:rPr>
          <w:lang w:val="ca-ES"/>
        </w:rPr>
        <w:t xml:space="preserve"> especialitzades en tractament de dades, processament de text i aprenentatge profund. Les biblioteques claus són:</w:t>
      </w:r>
    </w:p>
    <w:p w14:paraId="06E86A0E" w14:textId="54FE184D" w:rsidR="0073030C" w:rsidRDefault="0073030C" w:rsidP="0073030C">
      <w:pPr>
        <w:pStyle w:val="Prrafodelista"/>
        <w:numPr>
          <w:ilvl w:val="2"/>
          <w:numId w:val="21"/>
        </w:numPr>
        <w:jc w:val="both"/>
        <w:rPr>
          <w:lang w:val="ca-ES"/>
        </w:rPr>
      </w:pPr>
      <w:r>
        <w:rPr>
          <w:lang w:val="ca-ES"/>
        </w:rPr>
        <w:t>Pandas i NumPy per a la manipulació de dades</w:t>
      </w:r>
    </w:p>
    <w:p w14:paraId="4E7C9A84" w14:textId="48914B4C" w:rsidR="0073030C" w:rsidRDefault="0073030C" w:rsidP="0073030C">
      <w:pPr>
        <w:pStyle w:val="Prrafodelista"/>
        <w:numPr>
          <w:ilvl w:val="2"/>
          <w:numId w:val="21"/>
        </w:numPr>
        <w:jc w:val="both"/>
        <w:rPr>
          <w:lang w:val="ca-ES"/>
        </w:rPr>
      </w:pPr>
      <w:r>
        <w:rPr>
          <w:lang w:val="ca-ES"/>
        </w:rPr>
        <w:t>Scikit-learn per a transformacions i mètriques d’avaluació</w:t>
      </w:r>
    </w:p>
    <w:p w14:paraId="4431EB90" w14:textId="40A357C9" w:rsidR="0073030C" w:rsidRDefault="0073030C" w:rsidP="0073030C">
      <w:pPr>
        <w:pStyle w:val="Prrafodelista"/>
        <w:numPr>
          <w:ilvl w:val="2"/>
          <w:numId w:val="21"/>
        </w:numPr>
        <w:jc w:val="both"/>
        <w:rPr>
          <w:lang w:val="ca-ES"/>
        </w:rPr>
      </w:pPr>
      <w:r>
        <w:rPr>
          <w:lang w:val="ca-ES"/>
        </w:rPr>
        <w:t>Transformers de Huggins Face per accedir al model Clinical Longformer.</w:t>
      </w:r>
    </w:p>
    <w:p w14:paraId="1D0E19D6" w14:textId="2B70377F" w:rsidR="0073030C" w:rsidRPr="00C26781" w:rsidRDefault="0073030C" w:rsidP="0073030C">
      <w:pPr>
        <w:pStyle w:val="Prrafodelista"/>
        <w:numPr>
          <w:ilvl w:val="2"/>
          <w:numId w:val="21"/>
        </w:numPr>
        <w:jc w:val="both"/>
        <w:rPr>
          <w:lang w:val="ca-ES"/>
        </w:rPr>
      </w:pPr>
      <w:r>
        <w:rPr>
          <w:lang w:val="ca-ES"/>
        </w:rPr>
        <w:t>PyTorch</w:t>
      </w:r>
      <w:r w:rsidR="00C663A8">
        <w:rPr>
          <w:lang w:val="ca-ES"/>
        </w:rPr>
        <w:t>(9)</w:t>
      </w:r>
      <w:r>
        <w:rPr>
          <w:lang w:val="ca-ES"/>
        </w:rPr>
        <w:t xml:space="preserve"> com a fons per a la implantació del model de deep learning, optimitzat per entrenament. </w:t>
      </w:r>
    </w:p>
    <w:p w14:paraId="6941AFA8" w14:textId="530EA74E" w:rsidR="00C26781" w:rsidRDefault="0073030C" w:rsidP="0073030C">
      <w:pPr>
        <w:pStyle w:val="Prrafodelista"/>
        <w:numPr>
          <w:ilvl w:val="0"/>
          <w:numId w:val="21"/>
        </w:numPr>
        <w:jc w:val="both"/>
        <w:rPr>
          <w:lang w:val="ca-ES"/>
        </w:rPr>
      </w:pPr>
      <w:r>
        <w:rPr>
          <w:lang w:val="ca-ES"/>
        </w:rPr>
        <w:t>FastAPI(API RESTful)</w:t>
      </w:r>
      <w:r w:rsidR="00C663A8">
        <w:rPr>
          <w:lang w:val="ca-ES"/>
        </w:rPr>
        <w:t>(8)</w:t>
      </w:r>
      <w:r>
        <w:rPr>
          <w:lang w:val="ca-ES"/>
        </w:rPr>
        <w:t>: El sistema utilitza un interfície REST dissenyada amb Fast API, que permet consult</w:t>
      </w:r>
      <w:r w:rsidR="002A7A17">
        <w:rPr>
          <w:lang w:val="ca-ES"/>
        </w:rPr>
        <w:t>es en temps real per part del sistema d’història clínica. Aquesta API està preparada per acceptar dades en format JSON, processar-les mitjançant el model i retornar les prediccions de codis CIM-10.</w:t>
      </w:r>
    </w:p>
    <w:p w14:paraId="1CBD14D3" w14:textId="5900189E" w:rsidR="002A7A17" w:rsidRPr="0073030C" w:rsidRDefault="002A7A17" w:rsidP="0073030C">
      <w:pPr>
        <w:pStyle w:val="Prrafodelista"/>
        <w:numPr>
          <w:ilvl w:val="0"/>
          <w:numId w:val="21"/>
        </w:numPr>
        <w:jc w:val="both"/>
        <w:rPr>
          <w:lang w:val="ca-ES"/>
        </w:rPr>
      </w:pPr>
      <w:r>
        <w:rPr>
          <w:lang w:val="ca-ES"/>
        </w:rPr>
        <w:t xml:space="preserve">GIT: El control de versions es duu a terme mitjançant Git, assegurant traçabilitat i replicabilitat del codi font i facilitant el treball incremental amb diverses </w:t>
      </w:r>
      <w:r w:rsidR="00D64025">
        <w:rPr>
          <w:lang w:val="ca-ES"/>
        </w:rPr>
        <w:t>etapes de millorar del model.</w:t>
      </w:r>
    </w:p>
    <w:p w14:paraId="54D241B4" w14:textId="4470B854" w:rsidR="00C26781" w:rsidRPr="00037833" w:rsidRDefault="00C26781" w:rsidP="00A73BFE">
      <w:pPr>
        <w:ind w:firstLine="23"/>
        <w:jc w:val="both"/>
        <w:rPr>
          <w:lang w:val="ca-ES"/>
        </w:rPr>
      </w:pPr>
    </w:p>
    <w:p w14:paraId="578E895B" w14:textId="48FBBECF" w:rsidR="00907C63" w:rsidRPr="00037833" w:rsidRDefault="00E51D27" w:rsidP="00E51D27">
      <w:pPr>
        <w:pStyle w:val="Ttulo3"/>
        <w:rPr>
          <w:lang w:val="ca-ES"/>
        </w:rPr>
      </w:pPr>
      <w:bookmarkStart w:id="18" w:name="_Toc196639412"/>
      <w:r>
        <w:rPr>
          <w:lang w:val="ca-ES"/>
        </w:rPr>
        <w:t>3</w:t>
      </w:r>
      <w:r w:rsidR="00907C63" w:rsidRPr="00037833">
        <w:rPr>
          <w:lang w:val="ca-ES"/>
        </w:rPr>
        <w:t>.</w:t>
      </w:r>
      <w:r w:rsidR="00037833" w:rsidRPr="00037833">
        <w:rPr>
          <w:lang w:val="ca-ES"/>
        </w:rPr>
        <w:t>2</w:t>
      </w:r>
      <w:r w:rsidR="00907C63" w:rsidRPr="00037833">
        <w:rPr>
          <w:lang w:val="ca-ES"/>
        </w:rPr>
        <w:tab/>
        <w:t>Font de dades</w:t>
      </w:r>
      <w:bookmarkEnd w:id="18"/>
    </w:p>
    <w:p w14:paraId="00C18141" w14:textId="77777777" w:rsidR="00D64025" w:rsidRDefault="00D64025" w:rsidP="00D64025">
      <w:pPr>
        <w:jc w:val="both"/>
        <w:rPr>
          <w:lang w:val="ca-ES"/>
        </w:rPr>
      </w:pPr>
      <w:r>
        <w:rPr>
          <w:lang w:val="ca-ES"/>
        </w:rPr>
        <w:t>Les dades utilitzades en el projectes constitueixen un actiu fonamental per al desenvolupament i entrenament del sistema de codificació automàtica. Aquestes dades poden provenir de dues fonts principals. El Data Warehouse corporatiu i els sistemes operatius connectats mitjançant l’API per la interacció a temps real.</w:t>
      </w:r>
    </w:p>
    <w:p w14:paraId="6B97F315" w14:textId="1A884254" w:rsidR="003727F6" w:rsidRDefault="003727F6" w:rsidP="00D64025">
      <w:pPr>
        <w:jc w:val="both"/>
        <w:rPr>
          <w:lang w:val="ca-ES"/>
        </w:rPr>
      </w:pPr>
    </w:p>
    <w:p w14:paraId="0A942055" w14:textId="77777777" w:rsidR="00D64025" w:rsidRPr="00D64025" w:rsidRDefault="00D64025" w:rsidP="00D64025">
      <w:pPr>
        <w:pStyle w:val="Prrafodelista"/>
        <w:numPr>
          <w:ilvl w:val="1"/>
          <w:numId w:val="4"/>
        </w:numPr>
        <w:jc w:val="both"/>
        <w:rPr>
          <w:vanish/>
          <w:lang w:val="ca-ES"/>
        </w:rPr>
      </w:pPr>
    </w:p>
    <w:p w14:paraId="46AE24A8" w14:textId="77777777" w:rsidR="00D64025" w:rsidRPr="00D64025" w:rsidRDefault="00D64025" w:rsidP="00D64025">
      <w:pPr>
        <w:pStyle w:val="Prrafodelista"/>
        <w:numPr>
          <w:ilvl w:val="1"/>
          <w:numId w:val="4"/>
        </w:numPr>
        <w:jc w:val="both"/>
        <w:rPr>
          <w:vanish/>
          <w:lang w:val="ca-ES"/>
        </w:rPr>
      </w:pPr>
    </w:p>
    <w:p w14:paraId="00F2F94E" w14:textId="01B2EB85" w:rsidR="009B378E" w:rsidRDefault="00D64025" w:rsidP="00D64025">
      <w:pPr>
        <w:pStyle w:val="Prrafodelista"/>
        <w:numPr>
          <w:ilvl w:val="2"/>
          <w:numId w:val="4"/>
        </w:numPr>
        <w:jc w:val="both"/>
        <w:rPr>
          <w:lang w:val="ca-ES"/>
        </w:rPr>
      </w:pPr>
      <w:r w:rsidRPr="00D64025">
        <w:rPr>
          <w:lang w:val="ca-ES"/>
        </w:rPr>
        <w:t>Data Warehouse (DWH)</w:t>
      </w:r>
      <w:r w:rsidR="00435465">
        <w:rPr>
          <w:lang w:val="ca-ES"/>
        </w:rPr>
        <w:t>.</w:t>
      </w:r>
    </w:p>
    <w:p w14:paraId="0F9C4392" w14:textId="0C4EEF9C" w:rsidR="00D64025" w:rsidRDefault="00D64025" w:rsidP="00D64025">
      <w:pPr>
        <w:pStyle w:val="Prrafodelista"/>
        <w:ind w:left="2160"/>
        <w:jc w:val="both"/>
        <w:rPr>
          <w:lang w:val="ca-ES"/>
        </w:rPr>
      </w:pPr>
      <w:r>
        <w:rPr>
          <w:lang w:val="ca-ES"/>
        </w:rPr>
        <w:t>El DWH</w:t>
      </w:r>
      <w:r w:rsidR="00C663A8">
        <w:rPr>
          <w:lang w:val="ca-ES"/>
        </w:rPr>
        <w:t>(7)</w:t>
      </w:r>
      <w:r>
        <w:rPr>
          <w:lang w:val="ca-ES"/>
        </w:rPr>
        <w:t>, construït en PostgreSQL, integra la informació provinent de diversos sistemes assistencials de la Xarxa Sanitaria Social i Docent de Santa Tecla. Conté tant dades clíniques estructurades com textos lliures en forma de camps no estructures, extrets directament de l’historia clínica de l’organització (Higia HC).</w:t>
      </w:r>
    </w:p>
    <w:p w14:paraId="04067C6B" w14:textId="44DEC4A0" w:rsidR="00D64025" w:rsidRDefault="00D64025" w:rsidP="00D64025">
      <w:pPr>
        <w:pStyle w:val="Prrafodelista"/>
        <w:ind w:left="2160"/>
        <w:jc w:val="both"/>
        <w:rPr>
          <w:lang w:val="ca-ES"/>
        </w:rPr>
      </w:pPr>
      <w:r>
        <w:rPr>
          <w:lang w:val="ca-ES"/>
        </w:rPr>
        <w:t>Les dades han estat organitzades en una taual específica optimitzada per a l’entrenament, validació i prova del model. Aquesta taula inclou:</w:t>
      </w:r>
    </w:p>
    <w:p w14:paraId="370A032D" w14:textId="4A0D9116" w:rsidR="00D64025" w:rsidRDefault="00D64025" w:rsidP="00D64025">
      <w:pPr>
        <w:pStyle w:val="Prrafodelista"/>
        <w:numPr>
          <w:ilvl w:val="3"/>
          <w:numId w:val="21"/>
        </w:numPr>
        <w:jc w:val="both"/>
        <w:rPr>
          <w:lang w:val="ca-ES"/>
        </w:rPr>
      </w:pPr>
      <w:r>
        <w:rPr>
          <w:lang w:val="ca-ES"/>
        </w:rPr>
        <w:t>Dades estructurades: edat, sexe, codis diagnòstics, tipus d’alta, any d’activitat</w:t>
      </w:r>
      <w:r w:rsidR="00435465">
        <w:rPr>
          <w:lang w:val="ca-ES"/>
        </w:rPr>
        <w:t>, servei</w:t>
      </w:r>
      <w:r>
        <w:rPr>
          <w:lang w:val="ca-ES"/>
        </w:rPr>
        <w:t>.</w:t>
      </w:r>
    </w:p>
    <w:p w14:paraId="3FC95CE6" w14:textId="75951D9B" w:rsidR="00D64025" w:rsidRDefault="00D64025" w:rsidP="00D64025">
      <w:pPr>
        <w:pStyle w:val="Prrafodelista"/>
        <w:numPr>
          <w:ilvl w:val="3"/>
          <w:numId w:val="21"/>
        </w:numPr>
        <w:jc w:val="both"/>
        <w:rPr>
          <w:lang w:val="ca-ES"/>
        </w:rPr>
      </w:pPr>
      <w:r>
        <w:rPr>
          <w:lang w:val="ca-ES"/>
        </w:rPr>
        <w:t>Dades no estructurades: motiu d’ingrés,</w:t>
      </w:r>
      <w:r w:rsidR="00435465">
        <w:rPr>
          <w:lang w:val="ca-ES"/>
        </w:rPr>
        <w:t xml:space="preserve"> malaltia actua, exploració</w:t>
      </w:r>
      <w:r>
        <w:rPr>
          <w:lang w:val="ca-ES"/>
        </w:rPr>
        <w:t xml:space="preserve"> ,</w:t>
      </w:r>
      <w:r w:rsidR="00435465">
        <w:rPr>
          <w:lang w:val="ca-ES"/>
        </w:rPr>
        <w:t xml:space="preserve"> proves complementaries a l’ingrés, proves complementaries, </w:t>
      </w:r>
      <w:r>
        <w:rPr>
          <w:lang w:val="ca-ES"/>
        </w:rPr>
        <w:t xml:space="preserve"> evolució clínica,</w:t>
      </w:r>
      <w:r w:rsidR="00435465">
        <w:rPr>
          <w:lang w:val="ca-ES"/>
        </w:rPr>
        <w:t xml:space="preserve"> antecedents,</w:t>
      </w:r>
      <w:r>
        <w:rPr>
          <w:lang w:val="ca-ES"/>
        </w:rPr>
        <w:t xml:space="preserve"> curs clínic complet</w:t>
      </w:r>
      <w:r w:rsidR="00435465">
        <w:rPr>
          <w:lang w:val="ca-ES"/>
        </w:rPr>
        <w:t>.</w:t>
      </w:r>
    </w:p>
    <w:p w14:paraId="62D8508B" w14:textId="20918245" w:rsidR="00435465" w:rsidRPr="00435465" w:rsidRDefault="00435465" w:rsidP="00435465">
      <w:pPr>
        <w:ind w:left="2160"/>
        <w:jc w:val="both"/>
        <w:rPr>
          <w:lang w:val="ca-ES"/>
        </w:rPr>
      </w:pPr>
      <w:r>
        <w:rPr>
          <w:lang w:val="ca-ES"/>
        </w:rPr>
        <w:t>Aquest conjunt ha estat prèviament aleatoritzat i dividit mitjançant ETL, per garantir la separació adequada.</w:t>
      </w:r>
    </w:p>
    <w:p w14:paraId="1DE95E4D" w14:textId="782A16A0" w:rsidR="00D64025" w:rsidRDefault="00435465" w:rsidP="00D64025">
      <w:pPr>
        <w:pStyle w:val="Prrafodelista"/>
        <w:numPr>
          <w:ilvl w:val="2"/>
          <w:numId w:val="4"/>
        </w:numPr>
        <w:jc w:val="both"/>
        <w:rPr>
          <w:lang w:val="ca-ES"/>
        </w:rPr>
      </w:pPr>
      <w:r>
        <w:rPr>
          <w:lang w:val="ca-ES"/>
        </w:rPr>
        <w:lastRenderedPageBreak/>
        <w:t>Entrades en temps real via API.</w:t>
      </w:r>
    </w:p>
    <w:p w14:paraId="41D51278" w14:textId="23905765" w:rsidR="00435465" w:rsidRDefault="00435465" w:rsidP="00435465">
      <w:pPr>
        <w:ind w:left="2160"/>
        <w:jc w:val="both"/>
        <w:rPr>
          <w:lang w:val="ca-ES"/>
        </w:rPr>
      </w:pPr>
      <w:r>
        <w:rPr>
          <w:lang w:val="ca-ES"/>
        </w:rPr>
        <w:t>Per a la fase operativa del projecte, el sistema haurà d’estar preparat per acceptar consultes externes a través una API RESTful. Aquesta interfície permet rebre dades en format JSON, estructurades de manera idèntica a les utilitzades en fase d’entrenament , per garantir la compatibilitat i coherència dels resultats.</w:t>
      </w:r>
    </w:p>
    <w:p w14:paraId="7E9F8C77" w14:textId="0EC87953" w:rsidR="00435465" w:rsidRDefault="00435465" w:rsidP="00435465">
      <w:pPr>
        <w:ind w:left="2160"/>
        <w:jc w:val="both"/>
        <w:rPr>
          <w:lang w:val="ca-ES"/>
        </w:rPr>
      </w:pPr>
      <w:r>
        <w:rPr>
          <w:lang w:val="ca-ES"/>
        </w:rPr>
        <w:t>D’aquesta manera l’aplicació es podria cridar des de diversos mòduls, serviria per realitzar la codificació inicial del professional de manera automàtica fent que els codificadors sols tinguessin de comprovar la validesa, juntament amb el percentatge de validesa de cadascun dels codis.</w:t>
      </w:r>
    </w:p>
    <w:p w14:paraId="12A7A4FD" w14:textId="03426DD7" w:rsidR="00435465" w:rsidRDefault="00435465" w:rsidP="00435465">
      <w:pPr>
        <w:jc w:val="both"/>
        <w:rPr>
          <w:lang w:val="ca-ES"/>
        </w:rPr>
      </w:pPr>
      <w:r>
        <w:rPr>
          <w:lang w:val="ca-ES"/>
        </w:rPr>
        <w:t>Aquesta dualitat de fonts (històrica per entrenament i temps real ) permet validar el model en condicions de producció i facilitat la seva integració dins de qualsevols historia clínica o sistema de codificació extern.</w:t>
      </w:r>
    </w:p>
    <w:p w14:paraId="12337717" w14:textId="77777777" w:rsidR="00435465" w:rsidRDefault="00435465" w:rsidP="00435465">
      <w:pPr>
        <w:jc w:val="both"/>
        <w:rPr>
          <w:lang w:val="ca-ES"/>
        </w:rPr>
      </w:pPr>
    </w:p>
    <w:p w14:paraId="69B44710" w14:textId="41D73571" w:rsidR="00435465" w:rsidRDefault="00435465" w:rsidP="00435465">
      <w:pPr>
        <w:pStyle w:val="Prrafodelista"/>
        <w:numPr>
          <w:ilvl w:val="1"/>
          <w:numId w:val="4"/>
        </w:numPr>
        <w:jc w:val="both"/>
        <w:rPr>
          <w:lang w:val="ca-ES"/>
        </w:rPr>
      </w:pPr>
      <w:r>
        <w:rPr>
          <w:lang w:val="ca-ES"/>
        </w:rPr>
        <w:t>Pre-processament i transformació dels textos clínics.</w:t>
      </w:r>
    </w:p>
    <w:p w14:paraId="2C8A27D8" w14:textId="23A7EFEE" w:rsidR="00AD56BD" w:rsidRDefault="00AD56BD" w:rsidP="00AD56BD">
      <w:pPr>
        <w:jc w:val="both"/>
        <w:rPr>
          <w:lang w:val="ca-ES"/>
        </w:rPr>
      </w:pPr>
      <w:r>
        <w:rPr>
          <w:lang w:val="ca-ES"/>
        </w:rPr>
        <w:t>És una fase crítica del projecte, ja que té com objectiu preparar la informació no estructurada per tal que pugui ser interpretada per els models.</w:t>
      </w:r>
      <w:r w:rsidR="0025142E">
        <w:rPr>
          <w:lang w:val="ca-ES"/>
        </w:rPr>
        <w:t xml:space="preserve"> </w:t>
      </w:r>
      <w:r w:rsidR="002A56F5">
        <w:rPr>
          <w:lang w:val="ca-ES"/>
        </w:rPr>
        <w:t>Per tal de netejar aquestes aplicarem els següents processos.</w:t>
      </w:r>
    </w:p>
    <w:p w14:paraId="44AAF9F9" w14:textId="5FAE6A4E" w:rsidR="002A56F5" w:rsidRDefault="002A56F5" w:rsidP="002A56F5">
      <w:pPr>
        <w:pStyle w:val="Prrafodelista"/>
        <w:numPr>
          <w:ilvl w:val="1"/>
          <w:numId w:val="23"/>
        </w:numPr>
        <w:jc w:val="both"/>
        <w:rPr>
          <w:lang w:val="ca-ES"/>
        </w:rPr>
      </w:pPr>
      <w:r>
        <w:rPr>
          <w:lang w:val="ca-ES"/>
        </w:rPr>
        <w:t>Normalització a unicode: Convertim el text a codificació utf-8 i eliminem caràcters especials.</w:t>
      </w:r>
    </w:p>
    <w:p w14:paraId="1447CE05" w14:textId="5B1C862D" w:rsidR="002A56F5" w:rsidRDefault="002A56F5" w:rsidP="002A56F5">
      <w:pPr>
        <w:pStyle w:val="Prrafodelista"/>
        <w:numPr>
          <w:ilvl w:val="1"/>
          <w:numId w:val="23"/>
        </w:numPr>
        <w:jc w:val="both"/>
        <w:rPr>
          <w:lang w:val="ca-ES"/>
        </w:rPr>
      </w:pPr>
      <w:r>
        <w:rPr>
          <w:lang w:val="ca-ES"/>
        </w:rPr>
        <w:t xml:space="preserve">Eliminem marques HTML: Utilitzarem una llibreria de </w:t>
      </w:r>
      <w:r w:rsidR="00FC6C7C" w:rsidRPr="00FC6C7C">
        <w:rPr>
          <w:i/>
          <w:iCs/>
          <w:lang w:val="ca-ES"/>
        </w:rPr>
        <w:t>P</w:t>
      </w:r>
      <w:r w:rsidRPr="00FC6C7C">
        <w:rPr>
          <w:i/>
          <w:iCs/>
          <w:lang w:val="ca-ES"/>
        </w:rPr>
        <w:t>ython</w:t>
      </w:r>
      <w:r>
        <w:rPr>
          <w:lang w:val="ca-ES"/>
        </w:rPr>
        <w:t xml:space="preserve"> anomenada </w:t>
      </w:r>
      <w:r w:rsidRPr="00FC6C7C">
        <w:rPr>
          <w:i/>
          <w:iCs/>
          <w:lang w:val="ca-ES"/>
        </w:rPr>
        <w:t>BeautifulSoup</w:t>
      </w:r>
      <w:r>
        <w:rPr>
          <w:lang w:val="ca-ES"/>
        </w:rPr>
        <w:t xml:space="preserve"> per eliminar possibles etiquetes HTML incrustades en els textos clínics.</w:t>
      </w:r>
    </w:p>
    <w:p w14:paraId="7499F0A7" w14:textId="67DB1840" w:rsidR="002A56F5" w:rsidRDefault="002A56F5" w:rsidP="002A56F5">
      <w:pPr>
        <w:pStyle w:val="Prrafodelista"/>
        <w:numPr>
          <w:ilvl w:val="1"/>
          <w:numId w:val="23"/>
        </w:numPr>
        <w:jc w:val="both"/>
        <w:rPr>
          <w:lang w:val="ca-ES"/>
        </w:rPr>
      </w:pPr>
      <w:r>
        <w:rPr>
          <w:lang w:val="ca-ES"/>
        </w:rPr>
        <w:t>Conversió  a minúscules: Unifiquem el text per evitar distorsions durant la tokenització.</w:t>
      </w:r>
    </w:p>
    <w:p w14:paraId="7E615EFE" w14:textId="24D690B3" w:rsidR="002A56F5" w:rsidRDefault="002A56F5" w:rsidP="002A56F5">
      <w:pPr>
        <w:pStyle w:val="Prrafodelista"/>
        <w:numPr>
          <w:ilvl w:val="1"/>
          <w:numId w:val="23"/>
        </w:numPr>
        <w:jc w:val="both"/>
        <w:rPr>
          <w:lang w:val="ca-ES"/>
        </w:rPr>
      </w:pPr>
      <w:r>
        <w:rPr>
          <w:lang w:val="ca-ES"/>
        </w:rPr>
        <w:t>Eliminació de puntuació i caràcters especials no informatius, mitjançant expressions regulars, es filtren símbols i signes que no aporten valor semàntic.</w:t>
      </w:r>
    </w:p>
    <w:p w14:paraId="1F45D513" w14:textId="3B4F2B1C" w:rsidR="002A56F5" w:rsidRDefault="002A56F5" w:rsidP="002A56F5">
      <w:pPr>
        <w:pStyle w:val="Prrafodelista"/>
        <w:numPr>
          <w:ilvl w:val="1"/>
          <w:numId w:val="23"/>
        </w:numPr>
        <w:jc w:val="both"/>
        <w:rPr>
          <w:lang w:val="ca-ES"/>
        </w:rPr>
      </w:pPr>
      <w:r>
        <w:rPr>
          <w:lang w:val="ca-ES"/>
        </w:rPr>
        <w:t>Eliminació d’espais redundants: Es redueixen múltiples espais consecutius i s’eliminen els espais en blanc per l’esquerra i la dreta.</w:t>
      </w:r>
    </w:p>
    <w:p w14:paraId="11A09BBF" w14:textId="2C125737" w:rsidR="002A56F5" w:rsidRDefault="002A56F5" w:rsidP="002A56F5">
      <w:pPr>
        <w:pStyle w:val="Prrafodelista"/>
        <w:numPr>
          <w:ilvl w:val="1"/>
          <w:numId w:val="23"/>
        </w:numPr>
        <w:jc w:val="both"/>
        <w:rPr>
          <w:lang w:val="ca-ES"/>
        </w:rPr>
      </w:pPr>
      <w:r>
        <w:rPr>
          <w:lang w:val="ca-ES"/>
        </w:rPr>
        <w:t>Eliminació de paraules que no aporten contingut semàntic. Utilitzo una llibreria que aporta totes aquestes paraules del castellà i una llista manual de les de català.</w:t>
      </w:r>
    </w:p>
    <w:p w14:paraId="1E0C948E" w14:textId="41ABD8F2" w:rsidR="002A56F5" w:rsidRPr="002A56F5" w:rsidRDefault="002A56F5" w:rsidP="002A56F5">
      <w:pPr>
        <w:jc w:val="both"/>
        <w:rPr>
          <w:lang w:val="ca-ES"/>
        </w:rPr>
      </w:pPr>
      <w:r>
        <w:rPr>
          <w:lang w:val="ca-ES"/>
        </w:rPr>
        <w:t>Aquest processament esta integrat dins la API de manera que independentment de l’origen les dades es tractaran utilitzant la mateixa lògica.</w:t>
      </w:r>
    </w:p>
    <w:p w14:paraId="281C22F9" w14:textId="24E8F846" w:rsidR="00AD56BD" w:rsidRPr="00AD56BD" w:rsidRDefault="00AD56BD" w:rsidP="00AD56BD">
      <w:pPr>
        <w:jc w:val="both"/>
        <w:rPr>
          <w:lang w:val="ca-ES"/>
        </w:rPr>
      </w:pPr>
    </w:p>
    <w:p w14:paraId="309BCF94" w14:textId="66B43D0F" w:rsidR="00435465" w:rsidRDefault="00435465" w:rsidP="00435465">
      <w:pPr>
        <w:pStyle w:val="Prrafodelista"/>
        <w:numPr>
          <w:ilvl w:val="1"/>
          <w:numId w:val="4"/>
        </w:numPr>
        <w:jc w:val="both"/>
        <w:rPr>
          <w:lang w:val="ca-ES"/>
        </w:rPr>
      </w:pPr>
      <w:r>
        <w:rPr>
          <w:lang w:val="ca-ES"/>
        </w:rPr>
        <w:t>Arquitectura del mode</w:t>
      </w:r>
      <w:r w:rsidR="00004D3B">
        <w:rPr>
          <w:lang w:val="ca-ES"/>
        </w:rPr>
        <w:t>l</w:t>
      </w:r>
      <w:r>
        <w:rPr>
          <w:lang w:val="ca-ES"/>
        </w:rPr>
        <w:t>.</w:t>
      </w:r>
    </w:p>
    <w:p w14:paraId="0B4B34DD" w14:textId="68E76374" w:rsidR="002F5B3C" w:rsidRDefault="002F5B3C" w:rsidP="002F5B3C">
      <w:pPr>
        <w:jc w:val="both"/>
        <w:rPr>
          <w:lang w:val="ca-ES"/>
        </w:rPr>
      </w:pPr>
      <w:r>
        <w:rPr>
          <w:lang w:val="ca-ES"/>
        </w:rPr>
        <w:t xml:space="preserve">El model utilitzat ha estat dissenyat específicament per abordar la classificació múltiple de codis CIE-10 a partir de informes cínics en llenguatge natural. La seva arquitectura es basa en un model preentrenat “Clinical Longformer”, personalitzat mitjançant un model de deep learning, que és invocat des d’un mòdul principal, que es el que gestiona la carrega, validació i predicció. </w:t>
      </w:r>
    </w:p>
    <w:p w14:paraId="1C2A40F4" w14:textId="2919A2D8" w:rsidR="00912639" w:rsidRDefault="00912639" w:rsidP="002F5B3C">
      <w:pPr>
        <w:jc w:val="both"/>
        <w:rPr>
          <w:lang w:val="ca-ES"/>
        </w:rPr>
      </w:pPr>
      <w:r>
        <w:rPr>
          <w:lang w:val="ca-ES"/>
        </w:rPr>
        <w:t>Les característiques tècniques clau són les següents:</w:t>
      </w:r>
    </w:p>
    <w:p w14:paraId="660E52B5" w14:textId="7A897D46" w:rsidR="0071041D" w:rsidRDefault="0071041D" w:rsidP="0071041D">
      <w:pPr>
        <w:pStyle w:val="Prrafodelista"/>
        <w:numPr>
          <w:ilvl w:val="2"/>
          <w:numId w:val="4"/>
        </w:numPr>
        <w:jc w:val="both"/>
        <w:rPr>
          <w:lang w:val="ca-ES"/>
        </w:rPr>
      </w:pPr>
      <w:r>
        <w:rPr>
          <w:lang w:val="ca-ES"/>
        </w:rPr>
        <w:t>Model base – Long Former</w:t>
      </w:r>
      <w:r w:rsidR="00ED3129">
        <w:rPr>
          <w:lang w:val="ca-ES"/>
        </w:rPr>
        <w:t>(3)</w:t>
      </w:r>
      <w:r>
        <w:rPr>
          <w:lang w:val="ca-ES"/>
        </w:rPr>
        <w:t xml:space="preserve">: Com ja hem dit s’ha escollit per la seva capacitat de processar seqüencies de fins a 4096 claus. </w:t>
      </w:r>
    </w:p>
    <w:p w14:paraId="7B48E695" w14:textId="7C86DBB4" w:rsidR="0071041D" w:rsidRDefault="0071041D" w:rsidP="0071041D">
      <w:pPr>
        <w:pStyle w:val="Prrafodelista"/>
        <w:numPr>
          <w:ilvl w:val="2"/>
          <w:numId w:val="4"/>
        </w:numPr>
        <w:jc w:val="both"/>
        <w:rPr>
          <w:lang w:val="ca-ES"/>
        </w:rPr>
      </w:pPr>
      <w:r>
        <w:rPr>
          <w:lang w:val="ca-ES"/>
        </w:rPr>
        <w:lastRenderedPageBreak/>
        <w:t>Capçalera dual de classificació: Es tant important codificar els codis com l’ordre d’aquests.</w:t>
      </w:r>
    </w:p>
    <w:p w14:paraId="20C8B135" w14:textId="3A346C94" w:rsidR="0071041D" w:rsidRDefault="0071041D" w:rsidP="0071041D">
      <w:pPr>
        <w:pStyle w:val="Prrafodelista"/>
        <w:numPr>
          <w:ilvl w:val="0"/>
          <w:numId w:val="23"/>
        </w:numPr>
        <w:jc w:val="both"/>
        <w:rPr>
          <w:lang w:val="ca-ES"/>
        </w:rPr>
      </w:pPr>
      <w:r>
        <w:rPr>
          <w:lang w:val="ca-ES"/>
        </w:rPr>
        <w:t>Classificació de codis: genera una predicció multi etiqueta, ja que cada cas pot tenir fins a 15 codis diagnòstics.</w:t>
      </w:r>
    </w:p>
    <w:p w14:paraId="21AD5DF0" w14:textId="7EF5B906" w:rsidR="0071041D" w:rsidRPr="0071041D" w:rsidRDefault="0071041D" w:rsidP="0071041D">
      <w:pPr>
        <w:pStyle w:val="Prrafodelista"/>
        <w:numPr>
          <w:ilvl w:val="0"/>
          <w:numId w:val="23"/>
        </w:numPr>
        <w:jc w:val="both"/>
        <w:rPr>
          <w:lang w:val="ca-ES"/>
        </w:rPr>
      </w:pPr>
      <w:r>
        <w:rPr>
          <w:lang w:val="ca-ES"/>
        </w:rPr>
        <w:t xml:space="preserve">Ordre dels codis: Classifica els codis segons la seva rellevància clínica. Aquesta funcionalitat s’utilitza per prioritza les prediccions, donant més pes al codis més importants. </w:t>
      </w:r>
    </w:p>
    <w:p w14:paraId="7C313CD5" w14:textId="5790534B" w:rsidR="0071041D" w:rsidRDefault="0071041D" w:rsidP="0071041D">
      <w:pPr>
        <w:pStyle w:val="Prrafodelista"/>
        <w:numPr>
          <w:ilvl w:val="2"/>
          <w:numId w:val="4"/>
        </w:numPr>
        <w:jc w:val="both"/>
        <w:rPr>
          <w:lang w:val="ca-ES"/>
        </w:rPr>
      </w:pPr>
      <w:r>
        <w:rPr>
          <w:lang w:val="ca-ES"/>
        </w:rPr>
        <w:t>Variables categòriques estructurades: Les metadades de cada cas, com són el gènere , el tipus d’alta, el servei mèdic són essencials en la codificació. El model incorpora aquestes dades i les combina amb les variables no estructurades. Un exemple de la importància d’aquests es que hi ha diversos codis que estan limitats per edat, es ha dir una persona de 90 anys no pot tenir diabetis gestacional.</w:t>
      </w:r>
    </w:p>
    <w:p w14:paraId="0F067DB4" w14:textId="7EBF60B6" w:rsidR="0071041D" w:rsidRDefault="0071041D" w:rsidP="0071041D">
      <w:pPr>
        <w:pStyle w:val="Prrafodelista"/>
        <w:numPr>
          <w:ilvl w:val="2"/>
          <w:numId w:val="4"/>
        </w:numPr>
        <w:jc w:val="both"/>
        <w:rPr>
          <w:lang w:val="ca-ES"/>
        </w:rPr>
      </w:pPr>
      <w:r>
        <w:rPr>
          <w:lang w:val="ca-ES"/>
        </w:rPr>
        <w:t xml:space="preserve">Funció de pèrdua i optimització: </w:t>
      </w:r>
    </w:p>
    <w:p w14:paraId="62325EAC" w14:textId="50674FDC" w:rsidR="0071041D" w:rsidRDefault="0071041D" w:rsidP="0071041D">
      <w:pPr>
        <w:pStyle w:val="Prrafodelista"/>
        <w:numPr>
          <w:ilvl w:val="0"/>
          <w:numId w:val="23"/>
        </w:numPr>
        <w:jc w:val="both"/>
        <w:rPr>
          <w:lang w:val="ca-ES"/>
        </w:rPr>
      </w:pPr>
      <w:r>
        <w:rPr>
          <w:lang w:val="ca-ES"/>
        </w:rPr>
        <w:t xml:space="preserve">S’utilitza </w:t>
      </w:r>
      <w:r w:rsidRPr="0071041D">
        <w:rPr>
          <w:i/>
          <w:iCs/>
          <w:lang w:val="ca-ES"/>
        </w:rPr>
        <w:t>BCEWithLogitsLoss</w:t>
      </w:r>
      <w:r w:rsidR="00ED3129">
        <w:rPr>
          <w:i/>
          <w:iCs/>
          <w:lang w:val="ca-ES"/>
        </w:rPr>
        <w:t>(11)</w:t>
      </w:r>
      <w:r>
        <w:rPr>
          <w:lang w:val="ca-ES"/>
        </w:rPr>
        <w:t>, es una funció idònia per a la classificació multi-etiqueta amb sortides independents per cada codi</w:t>
      </w:r>
      <w:r w:rsidR="00486775">
        <w:rPr>
          <w:lang w:val="ca-ES"/>
        </w:rPr>
        <w:t xml:space="preserve">, integra la </w:t>
      </w:r>
      <w:r w:rsidR="00486775" w:rsidRPr="00486775">
        <w:rPr>
          <w:i/>
          <w:iCs/>
          <w:lang w:val="ca-ES"/>
        </w:rPr>
        <w:t>sigmoide</w:t>
      </w:r>
      <w:r w:rsidR="00486775">
        <w:rPr>
          <w:lang w:val="ca-ES"/>
        </w:rPr>
        <w:t xml:space="preserve"> i la </w:t>
      </w:r>
      <w:r w:rsidR="00486775" w:rsidRPr="00486775">
        <w:rPr>
          <w:i/>
          <w:iCs/>
          <w:lang w:val="ca-ES"/>
        </w:rPr>
        <w:t>cross-entropy</w:t>
      </w:r>
      <w:r w:rsidR="00486775">
        <w:rPr>
          <w:lang w:val="ca-ES"/>
        </w:rPr>
        <w:t xml:space="preserve"> en una sola operació, millorant l’estabilitat numèrica i el rendiment en la classificació multi etiqueta.</w:t>
      </w:r>
    </w:p>
    <w:p w14:paraId="1D57D361" w14:textId="4BFD4DC7" w:rsidR="00486775" w:rsidRDefault="00486775" w:rsidP="0071041D">
      <w:pPr>
        <w:pStyle w:val="Prrafodelista"/>
        <w:numPr>
          <w:ilvl w:val="0"/>
          <w:numId w:val="23"/>
        </w:numPr>
        <w:jc w:val="both"/>
        <w:rPr>
          <w:lang w:val="ca-ES"/>
        </w:rPr>
      </w:pPr>
      <w:r>
        <w:rPr>
          <w:lang w:val="ca-ES"/>
        </w:rPr>
        <w:t>Es calculen pesos per classe segons la seva freqüència en el conjunt d’entrenament, per compensar la presència desigual de codis, aquesta ponderació es molt important per tal de millorar la sensibilitat del model envers diagnòstics menys freqüents.</w:t>
      </w:r>
    </w:p>
    <w:p w14:paraId="70D7385D" w14:textId="395745D2" w:rsidR="00486775" w:rsidRDefault="00486775" w:rsidP="0071041D">
      <w:pPr>
        <w:pStyle w:val="Prrafodelista"/>
        <w:numPr>
          <w:ilvl w:val="0"/>
          <w:numId w:val="23"/>
        </w:numPr>
        <w:jc w:val="both"/>
        <w:rPr>
          <w:lang w:val="ca-ES"/>
        </w:rPr>
      </w:pPr>
      <w:r>
        <w:rPr>
          <w:lang w:val="ca-ES"/>
        </w:rPr>
        <w:t xml:space="preserve">Sols utilitzarà els models prescrits en algun moment, el catàleg ens permet fins a 98000 codis diferents, no obstant en un entorn real rarament s’utilitzen tots. </w:t>
      </w:r>
    </w:p>
    <w:p w14:paraId="32E35BC9" w14:textId="3EE0A1A8" w:rsidR="0071041D" w:rsidRDefault="0071041D" w:rsidP="007C7D5E">
      <w:pPr>
        <w:pStyle w:val="Prrafodelista"/>
        <w:numPr>
          <w:ilvl w:val="0"/>
          <w:numId w:val="23"/>
        </w:numPr>
        <w:jc w:val="both"/>
        <w:rPr>
          <w:lang w:val="ca-ES"/>
        </w:rPr>
      </w:pPr>
      <w:r w:rsidRPr="00486775">
        <w:rPr>
          <w:lang w:val="ca-ES"/>
        </w:rPr>
        <w:t>Es fa servir el classificador AdamW</w:t>
      </w:r>
      <w:r w:rsidR="00ED3129">
        <w:rPr>
          <w:lang w:val="ca-ES"/>
        </w:rPr>
        <w:t>(10)</w:t>
      </w:r>
      <w:r w:rsidR="00486775">
        <w:rPr>
          <w:lang w:val="ca-ES"/>
        </w:rPr>
        <w:t>, una versió millorada de l’optimitzador Adam que separa explícitament la regularització per caiguda de pes. Aquest paràmetre penalitza els pesos grans durant l’entrenament, afavorint solucions més simples i generalitzades, es una mesura per prevenir el sobre entrenament.</w:t>
      </w:r>
    </w:p>
    <w:p w14:paraId="50EB76EB" w14:textId="57F1EE77" w:rsidR="00486775" w:rsidRDefault="00486775" w:rsidP="007C7D5E">
      <w:pPr>
        <w:pStyle w:val="Prrafodelista"/>
        <w:numPr>
          <w:ilvl w:val="0"/>
          <w:numId w:val="23"/>
        </w:numPr>
        <w:jc w:val="both"/>
        <w:rPr>
          <w:lang w:val="ca-ES"/>
        </w:rPr>
      </w:pPr>
      <w:r>
        <w:rPr>
          <w:lang w:val="ca-ES"/>
        </w:rPr>
        <w:t xml:space="preserve">Com a planificador de decreixement de taxa d’aprenentatge utilitzarem </w:t>
      </w:r>
      <w:r w:rsidRPr="00486775">
        <w:rPr>
          <w:i/>
          <w:iCs/>
          <w:lang w:val="ca-ES"/>
        </w:rPr>
        <w:t>StepLr</w:t>
      </w:r>
      <w:r>
        <w:rPr>
          <w:i/>
          <w:iCs/>
          <w:lang w:val="ca-ES"/>
        </w:rPr>
        <w:t xml:space="preserve">, </w:t>
      </w:r>
      <w:r>
        <w:rPr>
          <w:lang w:val="ca-ES"/>
        </w:rPr>
        <w:t>cada època aquest disminueix la taxa per fer un model més estable</w:t>
      </w:r>
      <w:r w:rsidR="007C7D5E">
        <w:rPr>
          <w:lang w:val="ca-ES"/>
        </w:rPr>
        <w:t>.</w:t>
      </w:r>
    </w:p>
    <w:p w14:paraId="70773A89" w14:textId="1A642672" w:rsidR="007C7D5E" w:rsidRDefault="007C7D5E" w:rsidP="007C7D5E">
      <w:pPr>
        <w:pStyle w:val="Prrafodelista"/>
        <w:numPr>
          <w:ilvl w:val="0"/>
          <w:numId w:val="23"/>
        </w:numPr>
        <w:jc w:val="both"/>
        <w:rPr>
          <w:lang w:val="ca-ES"/>
        </w:rPr>
      </w:pPr>
      <w:r>
        <w:rPr>
          <w:lang w:val="ca-ES"/>
        </w:rPr>
        <w:t>També com a mesura d’optimització s’ha implementat una eina de parada, si no es detectat una millora significativa en les mètriques de validació en mes de 5 èpoques el sistema pot interrompre per evitar el sobre entrenament i reduir els temps de càlcul.</w:t>
      </w:r>
    </w:p>
    <w:p w14:paraId="585853C7" w14:textId="20DBBA78" w:rsidR="007C7D5E" w:rsidRDefault="007C7D5E" w:rsidP="007C7D5E">
      <w:pPr>
        <w:pStyle w:val="Prrafodelista"/>
        <w:numPr>
          <w:ilvl w:val="0"/>
          <w:numId w:val="23"/>
        </w:numPr>
        <w:jc w:val="both"/>
        <w:rPr>
          <w:lang w:val="ca-ES"/>
        </w:rPr>
      </w:pPr>
      <w:r>
        <w:rPr>
          <w:lang w:val="ca-ES"/>
        </w:rPr>
        <w:t xml:space="preserve">S’ha implementat la compatibilitat amb la tecnologia </w:t>
      </w:r>
      <w:r w:rsidRPr="007C7D5E">
        <w:rPr>
          <w:i/>
          <w:iCs/>
          <w:lang w:val="ca-ES"/>
        </w:rPr>
        <w:t>cuda</w:t>
      </w:r>
      <w:r>
        <w:rPr>
          <w:lang w:val="ca-ES"/>
        </w:rPr>
        <w:t xml:space="preserve"> de nvidia. </w:t>
      </w:r>
    </w:p>
    <w:p w14:paraId="2777122A" w14:textId="6DE565FB" w:rsidR="00B7277C" w:rsidRDefault="00B7277C" w:rsidP="00B7277C">
      <w:pPr>
        <w:pStyle w:val="Prrafodelista"/>
        <w:numPr>
          <w:ilvl w:val="2"/>
          <w:numId w:val="4"/>
        </w:numPr>
        <w:jc w:val="both"/>
        <w:rPr>
          <w:lang w:val="ca-ES"/>
        </w:rPr>
      </w:pPr>
      <w:r>
        <w:rPr>
          <w:lang w:val="ca-ES"/>
        </w:rPr>
        <w:t>Entrenament incremental cas a cas: Aquesta estratègia permet re</w:t>
      </w:r>
      <w:r w:rsidR="006B3595">
        <w:rPr>
          <w:lang w:val="ca-ES"/>
        </w:rPr>
        <w:t xml:space="preserve"> </w:t>
      </w:r>
      <w:r>
        <w:rPr>
          <w:lang w:val="ca-ES"/>
        </w:rPr>
        <w:t xml:space="preserve">entrenar el model amb cada nou cas validat, fet que afavoreix l’aprenentatge continu. Cada cas es procés individualment durant </w:t>
      </w:r>
      <w:r w:rsidR="004F5377">
        <w:rPr>
          <w:lang w:val="ca-ES"/>
        </w:rPr>
        <w:t>5</w:t>
      </w:r>
      <w:r>
        <w:rPr>
          <w:lang w:val="ca-ES"/>
        </w:rPr>
        <w:t xml:space="preserve"> èpoques per millorar la seva incorporació al model sense comprometre la seva estabilitat global.</w:t>
      </w:r>
    </w:p>
    <w:p w14:paraId="72235EE9" w14:textId="54993BE3" w:rsidR="00B7277C" w:rsidRPr="00B7277C" w:rsidRDefault="00B7277C" w:rsidP="00B7277C">
      <w:pPr>
        <w:pStyle w:val="Prrafodelista"/>
        <w:numPr>
          <w:ilvl w:val="2"/>
          <w:numId w:val="4"/>
        </w:numPr>
        <w:jc w:val="both"/>
        <w:rPr>
          <w:lang w:val="ca-ES"/>
        </w:rPr>
      </w:pPr>
      <w:r>
        <w:rPr>
          <w:lang w:val="ca-ES"/>
        </w:rPr>
        <w:t>Persistència i control de versió: El sistema guarda l’estat del model, l’optimitzador, el planificador d’aprenentatge</w:t>
      </w:r>
      <w:r w:rsidR="006B3595">
        <w:rPr>
          <w:lang w:val="ca-ES"/>
        </w:rPr>
        <w:t xml:space="preserve"> i la llista de codis predit </w:t>
      </w:r>
      <w:r w:rsidR="006B3595">
        <w:rPr>
          <w:lang w:val="ca-ES"/>
        </w:rPr>
        <w:lastRenderedPageBreak/>
        <w:t>mitjançant arxius. Aquest gestió garanteix la capacitat de reprendre l’entrenament, fer auditoria del rendiment i torna a començar l’entrenament en cas de fer modificacions.</w:t>
      </w:r>
    </w:p>
    <w:p w14:paraId="23BCA0C3" w14:textId="77777777" w:rsidR="00B7277C" w:rsidRPr="00B7277C" w:rsidRDefault="00B7277C" w:rsidP="00B7277C">
      <w:pPr>
        <w:jc w:val="both"/>
        <w:rPr>
          <w:lang w:val="ca-ES"/>
        </w:rPr>
      </w:pPr>
    </w:p>
    <w:p w14:paraId="6EAB97FC" w14:textId="5D0D8AA7" w:rsidR="00435465" w:rsidRDefault="00435465" w:rsidP="00912639">
      <w:pPr>
        <w:pStyle w:val="Prrafodelista"/>
        <w:numPr>
          <w:ilvl w:val="1"/>
          <w:numId w:val="4"/>
        </w:numPr>
        <w:jc w:val="both"/>
        <w:rPr>
          <w:lang w:val="ca-ES"/>
        </w:rPr>
      </w:pPr>
      <w:r>
        <w:rPr>
          <w:lang w:val="ca-ES"/>
        </w:rPr>
        <w:t>Entrenament, validació i mètriques.</w:t>
      </w:r>
    </w:p>
    <w:p w14:paraId="69492F57" w14:textId="4ED3706F" w:rsidR="00004D3B" w:rsidRDefault="00004D3B" w:rsidP="00004D3B">
      <w:pPr>
        <w:jc w:val="both"/>
        <w:rPr>
          <w:lang w:val="ca-ES"/>
        </w:rPr>
      </w:pPr>
      <w:r>
        <w:rPr>
          <w:lang w:val="ca-ES"/>
        </w:rPr>
        <w:t>L’estratègia adoptada es basa en una aproximació incremental i adaptativa El model no s’entrenarà sols amb un conjunt de dades massiu i estàtic, sinó que incorporarà nous casos clínics validats de manera contínua. Això permet mantenir una actualització dinàmica del coneixement del sistema i adaptar-se a l’evolució dels patrons clínics i dels criteris de codificació.</w:t>
      </w:r>
    </w:p>
    <w:p w14:paraId="55C92B99" w14:textId="0A530A14" w:rsidR="00047C56" w:rsidRDefault="00047C56" w:rsidP="00004D3B">
      <w:pPr>
        <w:jc w:val="both"/>
        <w:rPr>
          <w:lang w:val="ca-ES"/>
        </w:rPr>
      </w:pPr>
      <w:r>
        <w:rPr>
          <w:lang w:val="ca-ES"/>
        </w:rPr>
        <w:t>Entrenament incremental:</w:t>
      </w:r>
    </w:p>
    <w:p w14:paraId="236AD3DF" w14:textId="7F601EF2" w:rsidR="00047C56" w:rsidRDefault="00047C56" w:rsidP="00385956">
      <w:pPr>
        <w:pStyle w:val="Prrafodelista"/>
        <w:numPr>
          <w:ilvl w:val="0"/>
          <w:numId w:val="23"/>
        </w:numPr>
        <w:ind w:left="1985" w:firstLine="0"/>
        <w:jc w:val="both"/>
        <w:rPr>
          <w:lang w:val="ca-ES"/>
        </w:rPr>
      </w:pPr>
      <w:r>
        <w:rPr>
          <w:lang w:val="ca-ES"/>
        </w:rPr>
        <w:t xml:space="preserve">Cada nou cas clínic validat és utilitzat per entrenar el model durant un cicle curt de </w:t>
      </w:r>
      <w:r w:rsidR="004F5377">
        <w:rPr>
          <w:lang w:val="ca-ES"/>
        </w:rPr>
        <w:t>5</w:t>
      </w:r>
      <w:r>
        <w:rPr>
          <w:lang w:val="ca-ES"/>
        </w:rPr>
        <w:t xml:space="preserve"> èpoques, permetent una ràpida assimilació d’informació sense comprometre el rendiment global.</w:t>
      </w:r>
    </w:p>
    <w:p w14:paraId="0449222D" w14:textId="28811DA4" w:rsidR="00047C56" w:rsidRDefault="00047C56" w:rsidP="00385956">
      <w:pPr>
        <w:pStyle w:val="Prrafodelista"/>
        <w:numPr>
          <w:ilvl w:val="0"/>
          <w:numId w:val="23"/>
        </w:numPr>
        <w:ind w:left="1985" w:firstLine="0"/>
        <w:jc w:val="both"/>
        <w:rPr>
          <w:lang w:val="ca-ES"/>
        </w:rPr>
      </w:pPr>
      <w:r>
        <w:rPr>
          <w:lang w:val="ca-ES"/>
        </w:rPr>
        <w:t xml:space="preserve">Es fa servir una rutina de parada cada </w:t>
      </w:r>
      <w:r w:rsidR="004F5377">
        <w:rPr>
          <w:lang w:val="ca-ES"/>
        </w:rPr>
        <w:t>3</w:t>
      </w:r>
      <w:r>
        <w:rPr>
          <w:lang w:val="ca-ES"/>
        </w:rPr>
        <w:t xml:space="preserve"> èpoques per detectar si el model millorar significativament durant l’entrenament. En cas contrari, s’atura anticipadament per evitar sobre ajustaments i accelerar el procés.</w:t>
      </w:r>
    </w:p>
    <w:p w14:paraId="032F3C8B" w14:textId="6F280629" w:rsidR="00047C56" w:rsidRDefault="00047C56" w:rsidP="00385956">
      <w:pPr>
        <w:pStyle w:val="Prrafodelista"/>
        <w:numPr>
          <w:ilvl w:val="0"/>
          <w:numId w:val="23"/>
        </w:numPr>
        <w:ind w:left="1985" w:firstLine="0"/>
        <w:jc w:val="both"/>
        <w:rPr>
          <w:lang w:val="ca-ES"/>
        </w:rPr>
      </w:pPr>
      <w:r>
        <w:rPr>
          <w:lang w:val="ca-ES"/>
        </w:rPr>
        <w:t>El sistema actualitzarà progressivament el conjunt de codis coneguts, ampliant les seves capacitats de predicció a mesura que apareixen noves etiquetes.</w:t>
      </w:r>
    </w:p>
    <w:p w14:paraId="14AB7FDA" w14:textId="29CC67BA" w:rsidR="00047C56" w:rsidRDefault="00047C56" w:rsidP="00047C56">
      <w:pPr>
        <w:jc w:val="both"/>
        <w:rPr>
          <w:lang w:val="ca-ES"/>
        </w:rPr>
      </w:pPr>
      <w:r>
        <w:rPr>
          <w:lang w:val="ca-ES"/>
        </w:rPr>
        <w:t>Validació continua:</w:t>
      </w:r>
    </w:p>
    <w:p w14:paraId="3963AE10" w14:textId="549546FD" w:rsidR="00047C56" w:rsidRDefault="00047C56" w:rsidP="00385956">
      <w:pPr>
        <w:pStyle w:val="Prrafodelista"/>
        <w:numPr>
          <w:ilvl w:val="0"/>
          <w:numId w:val="23"/>
        </w:numPr>
        <w:ind w:left="1985" w:firstLine="0"/>
        <w:jc w:val="both"/>
        <w:rPr>
          <w:lang w:val="ca-ES"/>
        </w:rPr>
      </w:pPr>
      <w:r>
        <w:rPr>
          <w:lang w:val="ca-ES"/>
        </w:rPr>
        <w:t>En qualsevols moment es pot seleccionar un conjunt de dades per tal de validar la capacitat predictiva del model.</w:t>
      </w:r>
    </w:p>
    <w:p w14:paraId="60C9DDC0" w14:textId="6181D434" w:rsidR="00047C56" w:rsidRDefault="00047C56" w:rsidP="00385956">
      <w:pPr>
        <w:pStyle w:val="Prrafodelista"/>
        <w:numPr>
          <w:ilvl w:val="0"/>
          <w:numId w:val="23"/>
        </w:numPr>
        <w:ind w:left="1985" w:firstLine="0"/>
        <w:jc w:val="both"/>
        <w:rPr>
          <w:lang w:val="ca-ES"/>
        </w:rPr>
      </w:pPr>
      <w:r>
        <w:rPr>
          <w:lang w:val="ca-ES"/>
        </w:rPr>
        <w:t>A més de predir els codis amb un llindar de confiança es calculen els  codis més probables i es compara amb l’odre real esperat.</w:t>
      </w:r>
    </w:p>
    <w:p w14:paraId="5F80E94A" w14:textId="4C436B84" w:rsidR="00624343" w:rsidRPr="00624343" w:rsidRDefault="00047C56" w:rsidP="00385956">
      <w:pPr>
        <w:pStyle w:val="Prrafodelista"/>
        <w:numPr>
          <w:ilvl w:val="0"/>
          <w:numId w:val="23"/>
        </w:numPr>
        <w:ind w:left="1985" w:firstLine="0"/>
        <w:jc w:val="both"/>
        <w:rPr>
          <w:lang w:val="ca-ES"/>
        </w:rPr>
      </w:pPr>
      <w:r>
        <w:rPr>
          <w:lang w:val="ca-ES"/>
        </w:rPr>
        <w:t>S’utilitza l’índex de Kendall-Tau</w:t>
      </w:r>
      <w:r w:rsidR="00BD09C2">
        <w:rPr>
          <w:lang w:val="ca-ES"/>
        </w:rPr>
        <w:t>(12)</w:t>
      </w:r>
      <w:r>
        <w:rPr>
          <w:lang w:val="ca-ES"/>
        </w:rPr>
        <w:t xml:space="preserve"> i l’Accuracy per tal de avaluar la coherència entre els codis, i també l’ordre d’aparició d’aquests.</w:t>
      </w:r>
    </w:p>
    <w:p w14:paraId="2F592678" w14:textId="77777777" w:rsidR="00396C5C" w:rsidRDefault="00624343" w:rsidP="00396C5C">
      <w:pPr>
        <w:keepNext/>
        <w:jc w:val="center"/>
      </w:pPr>
      <w:r>
        <w:rPr>
          <w:noProof/>
          <w:lang w:val="ca-ES"/>
        </w:rPr>
        <w:drawing>
          <wp:inline distT="0" distB="0" distL="0" distR="0" wp14:anchorId="209247E7" wp14:editId="2CB2C437">
            <wp:extent cx="4415741" cy="1134281"/>
            <wp:effectExtent l="0" t="0" r="4445" b="8890"/>
            <wp:docPr id="1195798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29758" cy="1137882"/>
                    </a:xfrm>
                    <a:prstGeom prst="rect">
                      <a:avLst/>
                    </a:prstGeom>
                    <a:noFill/>
                    <a:ln>
                      <a:noFill/>
                    </a:ln>
                  </pic:spPr>
                </pic:pic>
              </a:graphicData>
            </a:graphic>
          </wp:inline>
        </w:drawing>
      </w:r>
    </w:p>
    <w:p w14:paraId="5D88665B" w14:textId="00069A1C" w:rsidR="00624343" w:rsidRDefault="00396C5C" w:rsidP="00396C5C">
      <w:pPr>
        <w:pStyle w:val="Descripcin"/>
        <w:jc w:val="center"/>
        <w:rPr>
          <w:lang w:val="ca-ES"/>
        </w:rPr>
      </w:pPr>
      <w:r>
        <w:rPr>
          <w:lang w:val="ca-ES"/>
        </w:rPr>
        <w:fldChar w:fldCharType="begin"/>
      </w:r>
      <w:r>
        <w:rPr>
          <w:lang w:val="ca-ES"/>
        </w:rPr>
        <w:instrText xml:space="preserve"> SEQ Equació \* ARABIC </w:instrText>
      </w:r>
      <w:r>
        <w:rPr>
          <w:lang w:val="ca-ES"/>
        </w:rPr>
        <w:fldChar w:fldCharType="separate"/>
      </w:r>
      <w:r>
        <w:rPr>
          <w:noProof/>
          <w:lang w:val="ca-ES"/>
        </w:rPr>
        <w:t>1</w:t>
      </w:r>
      <w:r>
        <w:rPr>
          <w:lang w:val="ca-ES"/>
        </w:rPr>
        <w:fldChar w:fldCharType="end"/>
      </w:r>
      <w:r>
        <w:t>Font(5)</w:t>
      </w:r>
    </w:p>
    <w:p w14:paraId="04907404" w14:textId="421EBC7F" w:rsidR="00624343" w:rsidRDefault="00624343" w:rsidP="00624343">
      <w:pPr>
        <w:jc w:val="center"/>
        <w:rPr>
          <w:sz w:val="16"/>
          <w:szCs w:val="16"/>
          <w:lang w:val="ca-ES"/>
        </w:rPr>
      </w:pPr>
    </w:p>
    <w:p w14:paraId="74260360" w14:textId="43788F14" w:rsidR="00624343" w:rsidRDefault="00624343" w:rsidP="00624343">
      <w:pPr>
        <w:rPr>
          <w:lang w:val="ca-ES"/>
        </w:rPr>
      </w:pPr>
      <w:r>
        <w:rPr>
          <w:lang w:val="ca-ES"/>
        </w:rPr>
        <w:t>Mètriques utilitzades:</w:t>
      </w:r>
    </w:p>
    <w:p w14:paraId="59F1AAB4" w14:textId="43A4BC41" w:rsidR="00624343" w:rsidRDefault="00624343" w:rsidP="00385956">
      <w:pPr>
        <w:pStyle w:val="Prrafodelista"/>
        <w:numPr>
          <w:ilvl w:val="0"/>
          <w:numId w:val="23"/>
        </w:numPr>
        <w:ind w:left="1985" w:firstLine="0"/>
        <w:rPr>
          <w:lang w:val="ca-ES"/>
        </w:rPr>
      </w:pPr>
      <w:r>
        <w:rPr>
          <w:lang w:val="ca-ES"/>
        </w:rPr>
        <w:t>Precisió(</w:t>
      </w:r>
      <w:r w:rsidRPr="00624343">
        <w:rPr>
          <w:i/>
          <w:iCs/>
          <w:lang w:val="ca-ES"/>
        </w:rPr>
        <w:t>Precision</w:t>
      </w:r>
      <w:r>
        <w:rPr>
          <w:lang w:val="ca-ES"/>
        </w:rPr>
        <w:t>): per mesurar la proporció de codis predits correctament.</w:t>
      </w:r>
      <w:r w:rsidR="00F72A93">
        <w:rPr>
          <w:lang w:val="ca-ES"/>
        </w:rPr>
        <w:t xml:space="preserve"> Es valorarà que la predicció tingui un alt percentatge</w:t>
      </w:r>
      <w:r w:rsidR="005D4481">
        <w:rPr>
          <w:lang w:val="ca-ES"/>
        </w:rPr>
        <w:t xml:space="preserve"> de confiança + 90%</w:t>
      </w:r>
    </w:p>
    <w:p w14:paraId="60E3259D" w14:textId="53326BE7" w:rsidR="00624343" w:rsidRDefault="00624343" w:rsidP="00385956">
      <w:pPr>
        <w:pStyle w:val="Prrafodelista"/>
        <w:numPr>
          <w:ilvl w:val="0"/>
          <w:numId w:val="23"/>
        </w:numPr>
        <w:ind w:left="1985" w:firstLine="0"/>
        <w:rPr>
          <w:lang w:val="ca-ES"/>
        </w:rPr>
      </w:pPr>
      <w:r>
        <w:rPr>
          <w:lang w:val="ca-ES"/>
        </w:rPr>
        <w:t>Sensibilitat(</w:t>
      </w:r>
      <w:r w:rsidRPr="00624343">
        <w:rPr>
          <w:i/>
          <w:iCs/>
          <w:lang w:val="ca-ES"/>
        </w:rPr>
        <w:t>Recall</w:t>
      </w:r>
      <w:r>
        <w:rPr>
          <w:lang w:val="ca-ES"/>
        </w:rPr>
        <w:t>): Per detectar fins a quin punt el model identifica tots els codis reals.</w:t>
      </w:r>
    </w:p>
    <w:p w14:paraId="3043CF62" w14:textId="12395845" w:rsidR="00624343" w:rsidRDefault="00624343" w:rsidP="00385956">
      <w:pPr>
        <w:pStyle w:val="Prrafodelista"/>
        <w:numPr>
          <w:ilvl w:val="0"/>
          <w:numId w:val="23"/>
        </w:numPr>
        <w:ind w:left="1985" w:firstLine="0"/>
        <w:rPr>
          <w:lang w:val="ca-ES"/>
        </w:rPr>
      </w:pPr>
      <w:r>
        <w:rPr>
          <w:lang w:val="ca-ES"/>
        </w:rPr>
        <w:t>F1-Score: com a compromís entre precisió i sensibilitat, especialm</w:t>
      </w:r>
      <w:r w:rsidR="00F72A93">
        <w:rPr>
          <w:lang w:val="ca-ES"/>
        </w:rPr>
        <w:t>e</w:t>
      </w:r>
      <w:r>
        <w:rPr>
          <w:lang w:val="ca-ES"/>
        </w:rPr>
        <w:t>n</w:t>
      </w:r>
      <w:r w:rsidR="00F72A93">
        <w:rPr>
          <w:lang w:val="ca-ES"/>
        </w:rPr>
        <w:t>t</w:t>
      </w:r>
      <w:r>
        <w:rPr>
          <w:lang w:val="ca-ES"/>
        </w:rPr>
        <w:t xml:space="preserve"> útil en entorns amb codis molt desequilibrats.</w:t>
      </w:r>
    </w:p>
    <w:p w14:paraId="6EBC8864" w14:textId="00FEC116" w:rsidR="00624343" w:rsidRDefault="00624343" w:rsidP="00385956">
      <w:pPr>
        <w:pStyle w:val="Prrafodelista"/>
        <w:numPr>
          <w:ilvl w:val="0"/>
          <w:numId w:val="23"/>
        </w:numPr>
        <w:ind w:left="1985" w:firstLine="0"/>
        <w:rPr>
          <w:lang w:val="ca-ES"/>
        </w:rPr>
      </w:pPr>
      <w:r>
        <w:rPr>
          <w:lang w:val="ca-ES"/>
        </w:rPr>
        <w:t xml:space="preserve"> Exactitud (</w:t>
      </w:r>
      <w:r w:rsidRPr="00624343">
        <w:rPr>
          <w:i/>
          <w:iCs/>
          <w:lang w:val="ca-ES"/>
        </w:rPr>
        <w:t>Accuracy</w:t>
      </w:r>
      <w:r>
        <w:rPr>
          <w:lang w:val="ca-ES"/>
        </w:rPr>
        <w:t>): Útil per mesurar el grau d’encert global del model.</w:t>
      </w:r>
    </w:p>
    <w:p w14:paraId="2C05D0DD" w14:textId="406B4A8B" w:rsidR="00624343" w:rsidRDefault="00624343" w:rsidP="00385956">
      <w:pPr>
        <w:pStyle w:val="Prrafodelista"/>
        <w:numPr>
          <w:ilvl w:val="0"/>
          <w:numId w:val="23"/>
        </w:numPr>
        <w:ind w:left="1985" w:firstLine="0"/>
        <w:rPr>
          <w:lang w:val="ca-ES"/>
        </w:rPr>
      </w:pPr>
      <w:r>
        <w:rPr>
          <w:lang w:val="ca-ES"/>
        </w:rPr>
        <w:lastRenderedPageBreak/>
        <w:t>Order Accuracy i Kendall-Tau: Avaluent la qualitat de l’ordre dels codis predits en relació amb l’ordre clínic establet pel professional.</w:t>
      </w:r>
    </w:p>
    <w:p w14:paraId="77A9D229" w14:textId="6E0D8555" w:rsidR="00624343" w:rsidRDefault="00624343" w:rsidP="00385956">
      <w:pPr>
        <w:pStyle w:val="Prrafodelista"/>
        <w:numPr>
          <w:ilvl w:val="0"/>
          <w:numId w:val="23"/>
        </w:numPr>
        <w:ind w:left="1985" w:firstLine="0"/>
        <w:rPr>
          <w:lang w:val="ca-ES"/>
        </w:rPr>
      </w:pPr>
      <w:r>
        <w:rPr>
          <w:lang w:val="ca-ES"/>
        </w:rPr>
        <w:t>Pèruda (Loss): Es mostren separadament la pèrdua de classificació i la d’ordre, donant visibilitat de la contribució de cada component.</w:t>
      </w:r>
    </w:p>
    <w:p w14:paraId="61520F50" w14:textId="10C7E596" w:rsidR="00624343" w:rsidRDefault="00624343" w:rsidP="00624343">
      <w:pPr>
        <w:rPr>
          <w:lang w:val="ca-ES"/>
        </w:rPr>
      </w:pPr>
      <w:r>
        <w:rPr>
          <w:lang w:val="ca-ES"/>
        </w:rPr>
        <w:t>Aquestes mètriques s’usen tant per monitorar l’evolució del model com per predir quan revisar, reajusta o reforçar el seu entrenament amb noves dades.</w:t>
      </w:r>
      <w:r w:rsidR="005D4481">
        <w:rPr>
          <w:lang w:val="ca-ES"/>
        </w:rPr>
        <w:t xml:space="preserve"> Adjunto una sortida d’un exemple de validació on es </w:t>
      </w:r>
      <w:r w:rsidR="004F0010">
        <w:rPr>
          <w:lang w:val="ca-ES"/>
        </w:rPr>
        <w:t>pot veure les mesures utilitzades. Es tracta d’un entrenament fictici durant el desenvolupament de l’eina.</w:t>
      </w:r>
    </w:p>
    <w:p w14:paraId="102900D9" w14:textId="77777777" w:rsidR="00396C5C" w:rsidRDefault="00396C5C" w:rsidP="00624343">
      <w:pPr>
        <w:rPr>
          <w:lang w:val="ca-ES"/>
        </w:rPr>
      </w:pPr>
    </w:p>
    <w:p w14:paraId="2C711177" w14:textId="77777777" w:rsidR="00396C5C" w:rsidRDefault="00396C5C" w:rsidP="00396C5C">
      <w:pPr>
        <w:keepNext/>
        <w:jc w:val="center"/>
      </w:pPr>
      <w:r w:rsidRPr="00396C5C">
        <w:rPr>
          <w:noProof/>
          <w:lang w:val="ca-ES"/>
        </w:rPr>
        <w:drawing>
          <wp:inline distT="0" distB="0" distL="0" distR="0" wp14:anchorId="0EDFD35A" wp14:editId="3DC351B2">
            <wp:extent cx="4782229" cy="2986574"/>
            <wp:effectExtent l="0" t="0" r="0" b="4445"/>
            <wp:docPr id="11685744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4490" name=""/>
                    <pic:cNvPicPr/>
                  </pic:nvPicPr>
                  <pic:blipFill>
                    <a:blip r:embed="rId22"/>
                    <a:stretch>
                      <a:fillRect/>
                    </a:stretch>
                  </pic:blipFill>
                  <pic:spPr>
                    <a:xfrm>
                      <a:off x="0" y="0"/>
                      <a:ext cx="4798434" cy="2996695"/>
                    </a:xfrm>
                    <a:prstGeom prst="rect">
                      <a:avLst/>
                    </a:prstGeom>
                  </pic:spPr>
                </pic:pic>
              </a:graphicData>
            </a:graphic>
          </wp:inline>
        </w:drawing>
      </w:r>
    </w:p>
    <w:p w14:paraId="6B45609A" w14:textId="59B1FC41" w:rsidR="00624343" w:rsidRDefault="00396C5C" w:rsidP="00396C5C">
      <w:pPr>
        <w:pStyle w:val="Descripcin"/>
        <w:jc w:val="center"/>
        <w:rPr>
          <w:lang w:val="ca-ES"/>
        </w:rPr>
      </w:pPr>
      <w:r>
        <w:t xml:space="preserve">Il·lustració </w:t>
      </w:r>
      <w:r>
        <w:fldChar w:fldCharType="begin"/>
      </w:r>
      <w:r>
        <w:instrText xml:space="preserve"> SEQ Il·lustració \* ARABIC </w:instrText>
      </w:r>
      <w:r>
        <w:fldChar w:fldCharType="separate"/>
      </w:r>
      <w:r w:rsidR="009B53C3">
        <w:rPr>
          <w:noProof/>
        </w:rPr>
        <w:t>1</w:t>
      </w:r>
      <w:r>
        <w:rPr>
          <w:noProof/>
        </w:rPr>
        <w:fldChar w:fldCharType="end"/>
      </w:r>
      <w:r>
        <w:t>. Exemple de validació en un conjunt de proves</w:t>
      </w:r>
    </w:p>
    <w:p w14:paraId="39630B6B" w14:textId="77777777" w:rsidR="00624343" w:rsidRDefault="00624343" w:rsidP="004F0010">
      <w:pPr>
        <w:ind w:left="0"/>
        <w:jc w:val="both"/>
        <w:rPr>
          <w:lang w:val="ca-ES"/>
        </w:rPr>
      </w:pPr>
    </w:p>
    <w:p w14:paraId="70B31794" w14:textId="5394E792" w:rsidR="00435465" w:rsidRDefault="006E760D" w:rsidP="006E760D">
      <w:pPr>
        <w:ind w:firstLine="23"/>
        <w:jc w:val="both"/>
        <w:rPr>
          <w:lang w:val="ca-ES"/>
        </w:rPr>
      </w:pPr>
      <w:r>
        <w:rPr>
          <w:lang w:val="ca-ES"/>
        </w:rPr>
        <w:t xml:space="preserve">3.4.7. </w:t>
      </w:r>
      <w:r w:rsidR="00435465" w:rsidRPr="00624343">
        <w:rPr>
          <w:lang w:val="ca-ES"/>
        </w:rPr>
        <w:t>Consideracions de seguretat i anonimització.</w:t>
      </w:r>
    </w:p>
    <w:p w14:paraId="690BFD03" w14:textId="04B7BBE0" w:rsidR="006E760D" w:rsidRDefault="006E760D" w:rsidP="006E760D">
      <w:pPr>
        <w:ind w:firstLine="23"/>
        <w:jc w:val="both"/>
        <w:rPr>
          <w:lang w:val="ca-ES"/>
        </w:rPr>
      </w:pPr>
      <w:r>
        <w:rPr>
          <w:lang w:val="ca-ES"/>
        </w:rPr>
        <w:t>Donat que aquest projecte es desenvolupa en l’àmbit clínic i fa ús de dades sensibles, s’ha posat especial atenció a garantir el compliment de la RGPD</w:t>
      </w:r>
      <w:r w:rsidR="005711D3">
        <w:rPr>
          <w:lang w:val="ca-ES"/>
        </w:rPr>
        <w:t>(6)</w:t>
      </w:r>
      <w:r>
        <w:rPr>
          <w:lang w:val="ca-ES"/>
        </w:rPr>
        <w:t xml:space="preserve">. Totes les dades utilitzades en el procés d’entrenament i validació han estat prèviament anonimitzades per evitar qualsevol risc de re identificació dels pacients. Sols hem mantingut el codi del cas per identificar el cas que tractarem i inclús així, no s’utilitza per fer l’entrenament i no queda guardat en cap lloc del programa. </w:t>
      </w:r>
    </w:p>
    <w:p w14:paraId="2F56F861" w14:textId="3130720B" w:rsidR="006E760D" w:rsidRDefault="006E760D" w:rsidP="006E760D">
      <w:pPr>
        <w:ind w:firstLine="23"/>
        <w:jc w:val="both"/>
        <w:rPr>
          <w:lang w:val="ca-ES"/>
        </w:rPr>
      </w:pPr>
      <w:r>
        <w:rPr>
          <w:lang w:val="ca-ES"/>
        </w:rPr>
        <w:t>L’aplicació es desplegarà com una API, per el que es poden integrar mesures de protecció i autenticació mitjançant claus i/o ip.</w:t>
      </w:r>
    </w:p>
    <w:p w14:paraId="4FAA3A3C" w14:textId="77777777" w:rsidR="006E760D" w:rsidRDefault="006E760D" w:rsidP="006E760D">
      <w:pPr>
        <w:ind w:firstLine="23"/>
        <w:jc w:val="both"/>
        <w:rPr>
          <w:lang w:val="ca-ES"/>
        </w:rPr>
      </w:pPr>
    </w:p>
    <w:p w14:paraId="2F60E4EC" w14:textId="2F2E0184" w:rsidR="006E760D" w:rsidRDefault="006E760D" w:rsidP="006E760D">
      <w:pPr>
        <w:ind w:firstLine="23"/>
        <w:jc w:val="both"/>
        <w:rPr>
          <w:lang w:val="ca-ES"/>
        </w:rPr>
      </w:pPr>
      <w:r>
        <w:rPr>
          <w:lang w:val="ca-ES"/>
        </w:rPr>
        <w:t>Aquesta capa d’integració assegura que el model pot ser utilitzat en entorns clínics reals, mantenint el compromís amb la seguretat.</w:t>
      </w:r>
    </w:p>
    <w:p w14:paraId="0EE44221" w14:textId="77777777" w:rsidR="00A03186" w:rsidRDefault="00A03186" w:rsidP="006E760D">
      <w:pPr>
        <w:ind w:firstLine="23"/>
        <w:jc w:val="both"/>
        <w:rPr>
          <w:lang w:val="ca-ES"/>
        </w:rPr>
      </w:pPr>
    </w:p>
    <w:p w14:paraId="092F5422" w14:textId="77777777" w:rsidR="006E760D" w:rsidRDefault="006E760D" w:rsidP="00624343">
      <w:pPr>
        <w:jc w:val="both"/>
        <w:rPr>
          <w:lang w:val="ca-ES"/>
        </w:rPr>
      </w:pPr>
    </w:p>
    <w:p w14:paraId="5F9F3DFF" w14:textId="77777777" w:rsidR="005711D3" w:rsidRDefault="005711D3" w:rsidP="00624343">
      <w:pPr>
        <w:jc w:val="both"/>
        <w:rPr>
          <w:lang w:val="ca-ES"/>
        </w:rPr>
      </w:pPr>
    </w:p>
    <w:p w14:paraId="3A3556CF" w14:textId="77777777" w:rsidR="005711D3" w:rsidRPr="00624343" w:rsidRDefault="005711D3" w:rsidP="00624343">
      <w:pPr>
        <w:jc w:val="both"/>
        <w:rPr>
          <w:lang w:val="ca-ES"/>
        </w:rPr>
      </w:pPr>
    </w:p>
    <w:p w14:paraId="0452C7A8" w14:textId="2575F799" w:rsidR="009B378E" w:rsidRDefault="001B7130" w:rsidP="00E51D27">
      <w:pPr>
        <w:pStyle w:val="Ttulo1"/>
        <w:numPr>
          <w:ilvl w:val="0"/>
          <w:numId w:val="4"/>
        </w:numPr>
        <w:jc w:val="both"/>
        <w:rPr>
          <w:lang w:val="ca-ES"/>
        </w:rPr>
      </w:pPr>
      <w:bookmarkStart w:id="19" w:name="_Toc196639413"/>
      <w:r>
        <w:rPr>
          <w:lang w:val="ca-ES"/>
        </w:rPr>
        <w:lastRenderedPageBreak/>
        <w:t>Desenvolupament del model</w:t>
      </w:r>
      <w:bookmarkEnd w:id="19"/>
    </w:p>
    <w:p w14:paraId="0340F96B" w14:textId="7782DB38" w:rsidR="005711D3" w:rsidRDefault="009B53C3" w:rsidP="009B53C3">
      <w:pPr>
        <w:jc w:val="both"/>
        <w:rPr>
          <w:lang w:val="ca-ES"/>
        </w:rPr>
      </w:pPr>
      <w:r>
        <w:rPr>
          <w:lang w:val="ca-ES"/>
        </w:rPr>
        <w:t>El desenvolupament del projecte s’ha dut a terme mitjançant un enfocament modular i estructurat, amb l’objectiu d’abordar la complexitat pròpia de l’entorn clínic real i assegurar una elevada capacitat d’adaptació.</w:t>
      </w:r>
    </w:p>
    <w:p w14:paraId="42E91B07" w14:textId="77777777" w:rsidR="009B53C3" w:rsidRDefault="002D4DD6" w:rsidP="009B53C3">
      <w:pPr>
        <w:keepNext/>
        <w:jc w:val="center"/>
      </w:pPr>
      <w:r w:rsidRPr="002D4DD6">
        <w:rPr>
          <w:lang w:val="ca-ES"/>
        </w:rPr>
        <w:drawing>
          <wp:inline distT="0" distB="0" distL="0" distR="0" wp14:anchorId="49DD0619" wp14:editId="095CA751">
            <wp:extent cx="5506829" cy="3178810"/>
            <wp:effectExtent l="0" t="0" r="0" b="2540"/>
            <wp:docPr id="1474025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02584" name=""/>
                    <pic:cNvPicPr/>
                  </pic:nvPicPr>
                  <pic:blipFill>
                    <a:blip r:embed="rId23"/>
                    <a:stretch>
                      <a:fillRect/>
                    </a:stretch>
                  </pic:blipFill>
                  <pic:spPr>
                    <a:xfrm>
                      <a:off x="0" y="0"/>
                      <a:ext cx="5511732" cy="3181640"/>
                    </a:xfrm>
                    <a:prstGeom prst="rect">
                      <a:avLst/>
                    </a:prstGeom>
                  </pic:spPr>
                </pic:pic>
              </a:graphicData>
            </a:graphic>
          </wp:inline>
        </w:drawing>
      </w:r>
    </w:p>
    <w:p w14:paraId="24FCDF11" w14:textId="2C1A5C5A" w:rsidR="005711D3" w:rsidRPr="005711D3" w:rsidRDefault="009B53C3" w:rsidP="009B53C3">
      <w:pPr>
        <w:pStyle w:val="Descripcin"/>
        <w:jc w:val="center"/>
        <w:rPr>
          <w:lang w:val="ca-ES"/>
        </w:rPr>
      </w:pPr>
      <w:r>
        <w:t xml:space="preserve">Il·lustració </w:t>
      </w:r>
      <w:r>
        <w:fldChar w:fldCharType="begin"/>
      </w:r>
      <w:r>
        <w:instrText xml:space="preserve"> SEQ Il·lustració \* ARABIC </w:instrText>
      </w:r>
      <w:r>
        <w:fldChar w:fldCharType="separate"/>
      </w:r>
      <w:r>
        <w:rPr>
          <w:noProof/>
        </w:rPr>
        <w:t>2</w:t>
      </w:r>
      <w:r>
        <w:fldChar w:fldCharType="end"/>
      </w:r>
      <w:r>
        <w:t>: Estructura modular del projecte</w:t>
      </w:r>
    </w:p>
    <w:p w14:paraId="273B479C" w14:textId="5C9C3593" w:rsidR="005711D3" w:rsidRDefault="004F5377" w:rsidP="005711D3">
      <w:pPr>
        <w:rPr>
          <w:lang w:val="ca-ES"/>
        </w:rPr>
      </w:pPr>
      <w:r>
        <w:rPr>
          <w:lang w:val="ca-ES"/>
        </w:rPr>
        <w:t xml:space="preserve">Les dades tot i que poden venir mitjançant JSON, per al desenvolupament del projecte he utilitzat la versió mitjançant base de dades. </w:t>
      </w:r>
    </w:p>
    <w:p w14:paraId="158C3D62" w14:textId="77777777" w:rsidR="009B53C3" w:rsidRDefault="009B53C3" w:rsidP="005711D3">
      <w:pPr>
        <w:rPr>
          <w:lang w:val="ca-ES"/>
        </w:rPr>
      </w:pPr>
    </w:p>
    <w:p w14:paraId="726BD35D" w14:textId="1ED74BDB" w:rsidR="009B53C3" w:rsidRDefault="009B53C3" w:rsidP="00946C28">
      <w:pPr>
        <w:pStyle w:val="Prrafodelista"/>
        <w:numPr>
          <w:ilvl w:val="1"/>
          <w:numId w:val="4"/>
        </w:numPr>
        <w:jc w:val="both"/>
        <w:rPr>
          <w:lang w:val="ca-ES"/>
        </w:rPr>
      </w:pPr>
      <w:r>
        <w:rPr>
          <w:lang w:val="ca-ES"/>
        </w:rPr>
        <w:t>Gestió de dades: ETL i Data Warehouse.</w:t>
      </w:r>
    </w:p>
    <w:p w14:paraId="5662CD94" w14:textId="2CDF17DF" w:rsidR="009B53C3" w:rsidRDefault="009B53C3" w:rsidP="00946C28">
      <w:pPr>
        <w:pStyle w:val="Prrafodelista"/>
        <w:numPr>
          <w:ilvl w:val="1"/>
          <w:numId w:val="4"/>
        </w:numPr>
        <w:jc w:val="both"/>
        <w:rPr>
          <w:lang w:val="ca-ES"/>
        </w:rPr>
      </w:pPr>
      <w:r>
        <w:rPr>
          <w:lang w:val="ca-ES"/>
        </w:rPr>
        <w:t>Disseny de la API i entorn d’execució</w:t>
      </w:r>
    </w:p>
    <w:p w14:paraId="5C52C68E" w14:textId="77777777" w:rsidR="009B53C3" w:rsidRDefault="009B53C3" w:rsidP="009B53C3">
      <w:pPr>
        <w:pStyle w:val="Prrafodelista"/>
        <w:keepNext/>
        <w:ind w:left="2160"/>
        <w:jc w:val="both"/>
      </w:pPr>
      <w:r>
        <w:rPr>
          <w:noProof/>
        </w:rPr>
        <w:lastRenderedPageBreak/>
        <w:drawing>
          <wp:inline distT="0" distB="0" distL="0" distR="0" wp14:anchorId="04C193F2" wp14:editId="11556D3B">
            <wp:extent cx="3670300" cy="3670300"/>
            <wp:effectExtent l="0" t="0" r="6350" b="6350"/>
            <wp:docPr id="1718099562" name="Imagen 5" descr="Imagen gener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n generad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70300" cy="3670300"/>
                    </a:xfrm>
                    <a:prstGeom prst="rect">
                      <a:avLst/>
                    </a:prstGeom>
                    <a:noFill/>
                    <a:ln>
                      <a:noFill/>
                    </a:ln>
                  </pic:spPr>
                </pic:pic>
              </a:graphicData>
            </a:graphic>
          </wp:inline>
        </w:drawing>
      </w:r>
    </w:p>
    <w:p w14:paraId="3BB870DE" w14:textId="03D49EC2" w:rsidR="009B53C3" w:rsidRDefault="009B53C3" w:rsidP="009B53C3">
      <w:pPr>
        <w:pStyle w:val="Descripcin"/>
        <w:jc w:val="center"/>
        <w:rPr>
          <w:lang w:val="ca-ES"/>
        </w:rPr>
      </w:pPr>
      <w:r>
        <w:t xml:space="preserve">Il·lustració </w:t>
      </w:r>
      <w:r>
        <w:fldChar w:fldCharType="begin"/>
      </w:r>
      <w:r>
        <w:instrText xml:space="preserve"> SEQ Il·lustració \* ARABIC </w:instrText>
      </w:r>
      <w:r>
        <w:fldChar w:fldCharType="separate"/>
      </w:r>
      <w:r>
        <w:rPr>
          <w:noProof/>
        </w:rPr>
        <w:t>3</w:t>
      </w:r>
      <w:r>
        <w:fldChar w:fldCharType="end"/>
      </w:r>
      <w:r>
        <w:t>: Esquema d’implantació de la API</w:t>
      </w:r>
    </w:p>
    <w:p w14:paraId="6F583576" w14:textId="02A75C9D" w:rsidR="009B53C3" w:rsidRDefault="00AE7745" w:rsidP="00AE7745">
      <w:pPr>
        <w:pStyle w:val="Prrafodelista"/>
        <w:numPr>
          <w:ilvl w:val="2"/>
          <w:numId w:val="4"/>
        </w:numPr>
        <w:jc w:val="both"/>
        <w:rPr>
          <w:lang w:val="ca-ES"/>
        </w:rPr>
      </w:pPr>
      <w:r>
        <w:rPr>
          <w:lang w:val="ca-ES"/>
        </w:rPr>
        <w:t>Pre-processament dels textos clínics</w:t>
      </w:r>
    </w:p>
    <w:p w14:paraId="1FB03769" w14:textId="546B5400" w:rsidR="00AE7745" w:rsidRDefault="00AE7745" w:rsidP="00AE7745">
      <w:pPr>
        <w:pStyle w:val="Prrafodelista"/>
        <w:numPr>
          <w:ilvl w:val="2"/>
          <w:numId w:val="4"/>
        </w:numPr>
        <w:jc w:val="both"/>
        <w:rPr>
          <w:lang w:val="ca-ES"/>
        </w:rPr>
      </w:pPr>
      <w:r>
        <w:rPr>
          <w:lang w:val="ca-ES"/>
        </w:rPr>
        <w:t>Selecció del model base: Clinical Longformer</w:t>
      </w:r>
    </w:p>
    <w:p w14:paraId="07935B93" w14:textId="3D579D20" w:rsidR="00AE7745" w:rsidRDefault="00AE7745" w:rsidP="00AE7745">
      <w:pPr>
        <w:pStyle w:val="Prrafodelista"/>
        <w:numPr>
          <w:ilvl w:val="2"/>
          <w:numId w:val="4"/>
        </w:numPr>
        <w:jc w:val="both"/>
        <w:rPr>
          <w:lang w:val="ca-ES"/>
        </w:rPr>
      </w:pPr>
      <w:r>
        <w:rPr>
          <w:lang w:val="ca-ES"/>
        </w:rPr>
        <w:t xml:space="preserve">Arquitectura del model propi </w:t>
      </w:r>
    </w:p>
    <w:p w14:paraId="09AD88EF" w14:textId="6CB490A2" w:rsidR="00AE7745" w:rsidRDefault="00AE7745" w:rsidP="00AE7745">
      <w:pPr>
        <w:pStyle w:val="Prrafodelista"/>
        <w:numPr>
          <w:ilvl w:val="2"/>
          <w:numId w:val="4"/>
        </w:numPr>
        <w:jc w:val="both"/>
        <w:rPr>
          <w:lang w:val="ca-ES"/>
        </w:rPr>
      </w:pPr>
      <w:r>
        <w:rPr>
          <w:lang w:val="ca-ES"/>
        </w:rPr>
        <w:t>Estratègia d’entrenament incremental</w:t>
      </w:r>
    </w:p>
    <w:p w14:paraId="18D3FEDA" w14:textId="712DEB45" w:rsidR="00AE7745" w:rsidRDefault="00AE7745" w:rsidP="00AE7745">
      <w:pPr>
        <w:pStyle w:val="Prrafodelista"/>
        <w:numPr>
          <w:ilvl w:val="2"/>
          <w:numId w:val="4"/>
        </w:numPr>
        <w:jc w:val="both"/>
        <w:rPr>
          <w:lang w:val="ca-ES"/>
        </w:rPr>
      </w:pPr>
      <w:r>
        <w:rPr>
          <w:lang w:val="ca-ES"/>
        </w:rPr>
        <w:t>Desenvolupament del motor de l’aplicació.</w:t>
      </w:r>
    </w:p>
    <w:p w14:paraId="7FFA3E67" w14:textId="67363097" w:rsidR="00AE7745" w:rsidRDefault="00AE7745" w:rsidP="00AE7745">
      <w:pPr>
        <w:pStyle w:val="Prrafodelista"/>
        <w:numPr>
          <w:ilvl w:val="1"/>
          <w:numId w:val="4"/>
        </w:numPr>
        <w:jc w:val="both"/>
        <w:rPr>
          <w:lang w:val="ca-ES"/>
        </w:rPr>
      </w:pPr>
      <w:r>
        <w:rPr>
          <w:lang w:val="ca-ES"/>
        </w:rPr>
        <w:t>Consideracions de seguretat i RGPD</w:t>
      </w:r>
    </w:p>
    <w:p w14:paraId="1702B640" w14:textId="1AD0E57E" w:rsidR="00AE7745" w:rsidRDefault="00AE7745" w:rsidP="00AE7745">
      <w:pPr>
        <w:pStyle w:val="Prrafodelista"/>
        <w:numPr>
          <w:ilvl w:val="1"/>
          <w:numId w:val="4"/>
        </w:numPr>
        <w:jc w:val="both"/>
        <w:rPr>
          <w:lang w:val="ca-ES"/>
        </w:rPr>
      </w:pPr>
      <w:r>
        <w:rPr>
          <w:lang w:val="ca-ES"/>
        </w:rPr>
        <w:t>Conclusions sobre el desenvolupament.</w:t>
      </w:r>
    </w:p>
    <w:p w14:paraId="50024F62" w14:textId="77777777" w:rsidR="009B53C3" w:rsidRPr="005711D3" w:rsidRDefault="009B53C3" w:rsidP="005711D3">
      <w:pPr>
        <w:rPr>
          <w:lang w:val="ca-ES"/>
        </w:rPr>
      </w:pPr>
    </w:p>
    <w:p w14:paraId="504E2C52" w14:textId="6FC01F8B" w:rsidR="003F7D7E" w:rsidRDefault="003F7D7E" w:rsidP="00E65F2C">
      <w:pPr>
        <w:pStyle w:val="Textocomentario"/>
        <w:ind w:left="1440"/>
        <w:jc w:val="center"/>
      </w:pPr>
    </w:p>
    <w:p w14:paraId="2D5251A4" w14:textId="613E383B" w:rsidR="004F5377" w:rsidRDefault="004F5377" w:rsidP="00E65F2C">
      <w:pPr>
        <w:pStyle w:val="Textocomentario"/>
        <w:ind w:left="1440"/>
        <w:jc w:val="center"/>
      </w:pPr>
    </w:p>
    <w:p w14:paraId="0B143ACC" w14:textId="77777777" w:rsidR="001B7130" w:rsidRDefault="001B7130" w:rsidP="001B7130">
      <w:pPr>
        <w:ind w:left="0"/>
        <w:rPr>
          <w:lang w:val="ca-ES"/>
        </w:rPr>
      </w:pPr>
    </w:p>
    <w:p w14:paraId="2CB1B8FA" w14:textId="44B11834" w:rsidR="001B7130" w:rsidRDefault="001B7130" w:rsidP="001B7130">
      <w:pPr>
        <w:pStyle w:val="Ttulo1"/>
        <w:numPr>
          <w:ilvl w:val="0"/>
          <w:numId w:val="4"/>
        </w:numPr>
        <w:jc w:val="both"/>
        <w:rPr>
          <w:lang w:val="ca-ES"/>
        </w:rPr>
      </w:pPr>
      <w:bookmarkStart w:id="20" w:name="_Toc196639414"/>
      <w:r>
        <w:rPr>
          <w:lang w:val="ca-ES"/>
        </w:rPr>
        <w:t>Anàlisis de resultats</w:t>
      </w:r>
      <w:bookmarkEnd w:id="20"/>
    </w:p>
    <w:p w14:paraId="5042C5F9" w14:textId="77777777" w:rsidR="001B7130" w:rsidRPr="001B7130" w:rsidRDefault="001B7130" w:rsidP="001B7130">
      <w:pPr>
        <w:ind w:left="0"/>
        <w:rPr>
          <w:lang w:val="ca-ES"/>
        </w:rPr>
      </w:pPr>
    </w:p>
    <w:p w14:paraId="64C9CE21" w14:textId="21BB1BAB" w:rsidR="003F7D7E" w:rsidRPr="004F5377" w:rsidRDefault="004F5377" w:rsidP="003F7D7E">
      <w:pPr>
        <w:pStyle w:val="Textocomentario"/>
        <w:rPr>
          <w:highlight w:val="cyan"/>
        </w:rPr>
      </w:pPr>
      <w:r w:rsidRPr="004F5377">
        <w:rPr>
          <w:highlight w:val="cyan"/>
        </w:rPr>
        <w:t>Degut a la lentitud del proces realitzare l’estudi de resultats mitjnçant les altes del darrer any que seran 16000 casos per entrenament , 2000 per a validació i 2000 per predir.</w:t>
      </w:r>
      <w:r>
        <w:rPr>
          <w:highlight w:val="cyan"/>
        </w:rPr>
        <w:t xml:space="preserve"> La velocitat alctual del proces des de 40 s per cas.</w:t>
      </w:r>
    </w:p>
    <w:p w14:paraId="27134769" w14:textId="77777777" w:rsidR="009B378E" w:rsidRPr="004F5377" w:rsidRDefault="00000000" w:rsidP="00BC3568">
      <w:pPr>
        <w:jc w:val="both"/>
        <w:rPr>
          <w:highlight w:val="cyan"/>
          <w:lang w:val="ca-ES"/>
        </w:rPr>
      </w:pPr>
      <w:r w:rsidRPr="004F5377">
        <w:rPr>
          <w:highlight w:val="cyan"/>
          <w:lang w:val="ca-ES"/>
        </w:rPr>
        <w:br w:type="page"/>
      </w:r>
    </w:p>
    <w:p w14:paraId="29A75692" w14:textId="77777777" w:rsidR="009B378E" w:rsidRPr="00037833" w:rsidRDefault="00000000" w:rsidP="001B7130">
      <w:pPr>
        <w:pStyle w:val="Ttulo1"/>
        <w:numPr>
          <w:ilvl w:val="0"/>
          <w:numId w:val="4"/>
        </w:numPr>
        <w:jc w:val="both"/>
        <w:rPr>
          <w:lang w:val="ca-ES"/>
        </w:rPr>
      </w:pPr>
      <w:bookmarkStart w:id="21" w:name="_Toc196639415"/>
      <w:r w:rsidRPr="00037833">
        <w:rPr>
          <w:lang w:val="ca-ES"/>
        </w:rPr>
        <w:lastRenderedPageBreak/>
        <w:t>Conclusions i treballs futurs</w:t>
      </w:r>
      <w:bookmarkEnd w:id="21"/>
    </w:p>
    <w:p w14:paraId="13B0E733" w14:textId="77777777" w:rsidR="009B378E" w:rsidRPr="00037833" w:rsidRDefault="00000000" w:rsidP="00BC3568">
      <w:pPr>
        <w:jc w:val="both"/>
        <w:rPr>
          <w:highlight w:val="yellow"/>
          <w:lang w:val="ca-ES"/>
        </w:rPr>
      </w:pPr>
      <w:r w:rsidRPr="00037833">
        <w:rPr>
          <w:highlight w:val="yellow"/>
          <w:lang w:val="ca-ES"/>
        </w:rPr>
        <w:t xml:space="preserve"> </w:t>
      </w:r>
    </w:p>
    <w:p w14:paraId="04A23FEF" w14:textId="77777777" w:rsidR="009B378E" w:rsidRPr="00037833" w:rsidRDefault="00000000" w:rsidP="00BC3568">
      <w:pPr>
        <w:jc w:val="both"/>
        <w:rPr>
          <w:highlight w:val="yellow"/>
          <w:lang w:val="ca-ES"/>
        </w:rPr>
      </w:pPr>
      <w:r w:rsidRPr="00037833">
        <w:rPr>
          <w:highlight w:val="yellow"/>
          <w:lang w:val="ca-ES"/>
        </w:rPr>
        <w:t>Aquest capítol ha d’incloure:</w:t>
      </w:r>
    </w:p>
    <w:p w14:paraId="5F7B7456" w14:textId="77777777" w:rsidR="009B378E" w:rsidRPr="00037833" w:rsidRDefault="00000000" w:rsidP="00BC3568">
      <w:pPr>
        <w:numPr>
          <w:ilvl w:val="0"/>
          <w:numId w:val="2"/>
        </w:numPr>
        <w:jc w:val="both"/>
        <w:rPr>
          <w:highlight w:val="yellow"/>
          <w:lang w:val="ca-ES"/>
        </w:rPr>
      </w:pPr>
      <w:r w:rsidRPr="00037833">
        <w:rPr>
          <w:highlight w:val="yellow"/>
          <w:lang w:val="ca-ES"/>
        </w:rPr>
        <w:t>Una descripció de les conclusions del treball:</w:t>
      </w:r>
    </w:p>
    <w:p w14:paraId="1E2AF025" w14:textId="77777777" w:rsidR="009B378E" w:rsidRPr="00037833" w:rsidRDefault="00000000" w:rsidP="00BC3568">
      <w:pPr>
        <w:numPr>
          <w:ilvl w:val="1"/>
          <w:numId w:val="2"/>
        </w:numPr>
        <w:jc w:val="both"/>
        <w:rPr>
          <w:highlight w:val="yellow"/>
          <w:lang w:val="ca-ES"/>
        </w:rPr>
      </w:pPr>
      <w:r w:rsidRPr="00037833">
        <w:rPr>
          <w:highlight w:val="yellow"/>
          <w:lang w:val="ca-ES"/>
        </w:rPr>
        <w:t>Un cop s’han obtingut els resultats quines conclusions s’extreu?</w:t>
      </w:r>
    </w:p>
    <w:p w14:paraId="704B7A4E" w14:textId="77777777" w:rsidR="009B378E" w:rsidRPr="00037833" w:rsidRDefault="00000000" w:rsidP="00BC3568">
      <w:pPr>
        <w:numPr>
          <w:ilvl w:val="1"/>
          <w:numId w:val="2"/>
        </w:numPr>
        <w:jc w:val="both"/>
        <w:rPr>
          <w:highlight w:val="yellow"/>
          <w:lang w:val="ca-ES"/>
        </w:rPr>
      </w:pPr>
      <w:r w:rsidRPr="00037833">
        <w:rPr>
          <w:highlight w:val="yellow"/>
          <w:lang w:val="ca-ES"/>
        </w:rPr>
        <w:t>Aquests resultats són els esperats? O han estat sorprenents? Per què?</w:t>
      </w:r>
    </w:p>
    <w:p w14:paraId="1A9FEB63" w14:textId="77777777" w:rsidR="009B378E" w:rsidRPr="00037833" w:rsidRDefault="00000000" w:rsidP="00BC3568">
      <w:pPr>
        <w:numPr>
          <w:ilvl w:val="0"/>
          <w:numId w:val="2"/>
        </w:numPr>
        <w:jc w:val="both"/>
        <w:rPr>
          <w:highlight w:val="yellow"/>
          <w:lang w:val="ca-ES"/>
        </w:rPr>
      </w:pPr>
      <w:r w:rsidRPr="00037833">
        <w:rPr>
          <w:highlight w:val="yellow"/>
          <w:lang w:val="ca-ES"/>
        </w:rPr>
        <w:t>Una reflexió crítica sobre l’assoliment dels objectius plantejats inicialment:</w:t>
      </w:r>
    </w:p>
    <w:p w14:paraId="041601EC" w14:textId="77777777" w:rsidR="009B378E" w:rsidRPr="00037833" w:rsidRDefault="00000000" w:rsidP="00BC3568">
      <w:pPr>
        <w:numPr>
          <w:ilvl w:val="1"/>
          <w:numId w:val="2"/>
        </w:numPr>
        <w:jc w:val="both"/>
        <w:rPr>
          <w:highlight w:val="yellow"/>
          <w:lang w:val="ca-ES"/>
        </w:rPr>
      </w:pPr>
      <w:r w:rsidRPr="00037833">
        <w:rPr>
          <w:highlight w:val="yellow"/>
          <w:lang w:val="ca-ES"/>
        </w:rPr>
        <w:t>Hem assolit tots els objectius? Si la resposta és negativa, per quin motiu?</w:t>
      </w:r>
    </w:p>
    <w:p w14:paraId="5B545CC0" w14:textId="77777777" w:rsidR="009B378E" w:rsidRPr="00037833" w:rsidRDefault="00000000" w:rsidP="00BC3568">
      <w:pPr>
        <w:numPr>
          <w:ilvl w:val="0"/>
          <w:numId w:val="2"/>
        </w:numPr>
        <w:jc w:val="both"/>
        <w:rPr>
          <w:highlight w:val="yellow"/>
          <w:lang w:val="ca-ES"/>
        </w:rPr>
      </w:pPr>
      <w:r w:rsidRPr="00037833">
        <w:rPr>
          <w:highlight w:val="yellow"/>
          <w:lang w:val="ca-ES"/>
        </w:rPr>
        <w:t>Una anàlisi crítica del seguiment de la planificació i metodologia al llarg del producte:</w:t>
      </w:r>
    </w:p>
    <w:p w14:paraId="4E771D6C" w14:textId="77777777" w:rsidR="009B378E" w:rsidRPr="00037833" w:rsidRDefault="00000000" w:rsidP="00BC3568">
      <w:pPr>
        <w:numPr>
          <w:ilvl w:val="1"/>
          <w:numId w:val="2"/>
        </w:numPr>
        <w:jc w:val="both"/>
        <w:rPr>
          <w:highlight w:val="yellow"/>
          <w:lang w:val="ca-ES"/>
        </w:rPr>
      </w:pPr>
      <w:r w:rsidRPr="00037833">
        <w:rPr>
          <w:highlight w:val="yellow"/>
          <w:lang w:val="ca-ES"/>
        </w:rPr>
        <w:t>S’ha seguit la planificació?</w:t>
      </w:r>
    </w:p>
    <w:p w14:paraId="4AB092BF" w14:textId="77777777" w:rsidR="009B378E" w:rsidRPr="00037833" w:rsidRDefault="00000000" w:rsidP="00BC3568">
      <w:pPr>
        <w:numPr>
          <w:ilvl w:val="1"/>
          <w:numId w:val="2"/>
        </w:numPr>
        <w:jc w:val="both"/>
        <w:rPr>
          <w:highlight w:val="yellow"/>
          <w:lang w:val="ca-ES"/>
        </w:rPr>
      </w:pPr>
      <w:r w:rsidRPr="00037833">
        <w:rPr>
          <w:highlight w:val="yellow"/>
          <w:lang w:val="ca-ES"/>
        </w:rPr>
        <w:t>La metodologia prevista ha estat prou adequada?</w:t>
      </w:r>
    </w:p>
    <w:p w14:paraId="72FA9368" w14:textId="77777777" w:rsidR="009B378E" w:rsidRPr="00037833" w:rsidRDefault="00000000" w:rsidP="00BC3568">
      <w:pPr>
        <w:numPr>
          <w:ilvl w:val="1"/>
          <w:numId w:val="2"/>
        </w:numPr>
        <w:jc w:val="both"/>
        <w:rPr>
          <w:highlight w:val="yellow"/>
          <w:lang w:val="ca-ES"/>
        </w:rPr>
      </w:pPr>
      <w:r w:rsidRPr="00037833">
        <w:rPr>
          <w:highlight w:val="yellow"/>
          <w:lang w:val="ca-ES"/>
        </w:rPr>
        <w:t>Ha calgut introduir canvis per garantir l’èxit del treball? Per què?</w:t>
      </w:r>
    </w:p>
    <w:p w14:paraId="11F5FDD0" w14:textId="77777777" w:rsidR="009B378E" w:rsidRPr="00037833" w:rsidRDefault="00000000" w:rsidP="00BC3568">
      <w:pPr>
        <w:numPr>
          <w:ilvl w:val="0"/>
          <w:numId w:val="2"/>
        </w:numPr>
        <w:jc w:val="both"/>
        <w:rPr>
          <w:highlight w:val="yellow"/>
          <w:lang w:val="ca-ES"/>
        </w:rPr>
      </w:pPr>
      <w:r w:rsidRPr="00037833">
        <w:rPr>
          <w:highlight w:val="yellow"/>
          <w:lang w:val="ca-ES"/>
        </w:rPr>
        <w:t xml:space="preserve">Dels impactes previstos a 1.3 (ètic-socials, de sostenibilitat i de diversitat), avaluar/esmentar si s'han mitigat (si eren negatius) o si s'han aconseguit (si eren positius). </w:t>
      </w:r>
    </w:p>
    <w:p w14:paraId="2516BFF3" w14:textId="77777777" w:rsidR="009B378E" w:rsidRPr="00037833" w:rsidRDefault="00000000" w:rsidP="00BC3568">
      <w:pPr>
        <w:numPr>
          <w:ilvl w:val="0"/>
          <w:numId w:val="2"/>
        </w:numPr>
        <w:jc w:val="both"/>
        <w:rPr>
          <w:highlight w:val="yellow"/>
          <w:lang w:val="ca-ES"/>
        </w:rPr>
      </w:pPr>
      <w:r w:rsidRPr="00037833">
        <w:rPr>
          <w:highlight w:val="yellow"/>
          <w:lang w:val="ca-ES"/>
        </w:rPr>
        <w:t>Si han aparegut impactes no previstos a 1.3, avaluar/esmentar com s'han mitigat (si eren negatius) o què han aportat (si eren positius).</w:t>
      </w:r>
    </w:p>
    <w:p w14:paraId="74CE8745" w14:textId="77777777" w:rsidR="009B378E" w:rsidRPr="00037833" w:rsidRDefault="00000000" w:rsidP="00BC3568">
      <w:pPr>
        <w:numPr>
          <w:ilvl w:val="0"/>
          <w:numId w:val="2"/>
        </w:numPr>
        <w:jc w:val="both"/>
        <w:rPr>
          <w:highlight w:val="yellow"/>
          <w:lang w:val="ca-ES"/>
        </w:rPr>
      </w:pPr>
      <w:r w:rsidRPr="00037833">
        <w:rPr>
          <w:highlight w:val="yellow"/>
          <w:lang w:val="ca-ES"/>
        </w:rPr>
        <w:t>Les línies de treball futur que no s’han pogut explorar en aquest treball i han quedat pendents.</w:t>
      </w:r>
    </w:p>
    <w:p w14:paraId="32285289" w14:textId="77777777" w:rsidR="009B378E" w:rsidRPr="00037833" w:rsidRDefault="00000000" w:rsidP="00BC3568">
      <w:pPr>
        <w:jc w:val="both"/>
        <w:rPr>
          <w:highlight w:val="yellow"/>
          <w:lang w:val="ca-ES"/>
        </w:rPr>
      </w:pPr>
      <w:r w:rsidRPr="00037833">
        <w:rPr>
          <w:highlight w:val="yellow"/>
          <w:lang w:val="ca-ES"/>
        </w:rPr>
        <w:t xml:space="preserve"> </w:t>
      </w:r>
    </w:p>
    <w:p w14:paraId="4FF31DF9" w14:textId="77777777" w:rsidR="009B378E" w:rsidRPr="00037833" w:rsidRDefault="00000000" w:rsidP="00BC3568">
      <w:pPr>
        <w:jc w:val="both"/>
        <w:rPr>
          <w:highlight w:val="yellow"/>
          <w:lang w:val="ca-ES"/>
        </w:rPr>
      </w:pPr>
      <w:r w:rsidRPr="00037833">
        <w:rPr>
          <w:lang w:val="ca-ES"/>
        </w:rPr>
        <w:br w:type="page"/>
      </w:r>
    </w:p>
    <w:p w14:paraId="3CD1A8E2" w14:textId="77777777" w:rsidR="009B378E" w:rsidRPr="00037833" w:rsidRDefault="00000000" w:rsidP="001B7130">
      <w:pPr>
        <w:pStyle w:val="Ttulo1"/>
        <w:numPr>
          <w:ilvl w:val="0"/>
          <w:numId w:val="4"/>
        </w:numPr>
        <w:jc w:val="both"/>
        <w:rPr>
          <w:lang w:val="ca-ES"/>
        </w:rPr>
      </w:pPr>
      <w:bookmarkStart w:id="22" w:name="_Toc196639416"/>
      <w:r w:rsidRPr="00037833">
        <w:rPr>
          <w:lang w:val="ca-ES"/>
        </w:rPr>
        <w:lastRenderedPageBreak/>
        <w:t>Glossari</w:t>
      </w:r>
      <w:bookmarkEnd w:id="22"/>
    </w:p>
    <w:p w14:paraId="5248AE42" w14:textId="77777777" w:rsidR="009B378E" w:rsidRPr="00037833" w:rsidRDefault="00000000" w:rsidP="00BC3568">
      <w:pPr>
        <w:jc w:val="both"/>
        <w:rPr>
          <w:highlight w:val="yellow"/>
          <w:lang w:val="ca-ES"/>
        </w:rPr>
      </w:pPr>
      <w:r w:rsidRPr="00037833">
        <w:rPr>
          <w:highlight w:val="yellow"/>
          <w:lang w:val="ca-ES"/>
        </w:rPr>
        <w:t xml:space="preserve"> </w:t>
      </w:r>
    </w:p>
    <w:p w14:paraId="7C477686" w14:textId="77777777" w:rsidR="005C04EB" w:rsidRDefault="005C04EB" w:rsidP="005C04EB">
      <w:pPr>
        <w:rPr>
          <w:lang w:val="ca-ES"/>
        </w:rPr>
      </w:pPr>
      <w:r w:rsidRPr="005C04EB">
        <w:rPr>
          <w:lang w:val="ca-ES"/>
        </w:rPr>
        <w:t>BERT</w:t>
      </w:r>
      <w:r>
        <w:rPr>
          <w:lang w:val="ca-ES"/>
        </w:rPr>
        <w:t xml:space="preserve"> - </w:t>
      </w:r>
      <w:r w:rsidRPr="005C04EB">
        <w:rPr>
          <w:lang w:val="ca-ES"/>
        </w:rPr>
        <w:t>Bidirectional Encoder Representations from Transformers</w:t>
      </w:r>
    </w:p>
    <w:p w14:paraId="5FA86BDB" w14:textId="591B8FCD" w:rsidR="00CD3F7A" w:rsidRDefault="005C04EB" w:rsidP="005C04EB">
      <w:pPr>
        <w:rPr>
          <w:lang w:val="ca-ES"/>
        </w:rPr>
      </w:pPr>
      <w:r>
        <w:rPr>
          <w:lang w:val="ca-ES"/>
        </w:rPr>
        <w:t>DL – Deep Learning</w:t>
      </w:r>
      <w:r>
        <w:rPr>
          <w:lang w:val="ca-ES"/>
        </w:rPr>
        <w:br/>
      </w:r>
      <w:r w:rsidR="00CD3F7A">
        <w:rPr>
          <w:lang w:val="ca-ES"/>
        </w:rPr>
        <w:t>DWH – Data Warehouse.</w:t>
      </w:r>
    </w:p>
    <w:p w14:paraId="678D8FE6" w14:textId="2F945FBE" w:rsidR="009B378E" w:rsidRDefault="00535201" w:rsidP="005C04EB">
      <w:pPr>
        <w:rPr>
          <w:lang w:val="ca-ES"/>
        </w:rPr>
      </w:pPr>
      <w:r w:rsidRPr="00037833">
        <w:rPr>
          <w:lang w:val="ca-ES"/>
        </w:rPr>
        <w:t>ML – Machine Learning</w:t>
      </w:r>
      <w:r w:rsidR="00971F6C">
        <w:rPr>
          <w:lang w:val="ca-ES"/>
        </w:rPr>
        <w:t>.</w:t>
      </w:r>
    </w:p>
    <w:p w14:paraId="34086544" w14:textId="5FCFF841" w:rsidR="00971F6C" w:rsidRDefault="00971F6C" w:rsidP="005C04EB">
      <w:pPr>
        <w:rPr>
          <w:lang w:val="ca-ES"/>
        </w:rPr>
      </w:pPr>
      <w:r>
        <w:rPr>
          <w:lang w:val="ca-ES"/>
        </w:rPr>
        <w:t>PLN – Processament de llenguatge natural</w:t>
      </w:r>
    </w:p>
    <w:p w14:paraId="3987A2C6" w14:textId="6699F366" w:rsidR="00CD3F7A" w:rsidRPr="00A3692E" w:rsidRDefault="00CD3F7A" w:rsidP="00A3692E">
      <w:pPr>
        <w:rPr>
          <w:lang w:val="ca-ES"/>
        </w:rPr>
      </w:pPr>
      <w:r>
        <w:rPr>
          <w:lang w:val="ca-ES"/>
        </w:rPr>
        <w:t>RGPD – Reglament General de Protecció de Dades.</w:t>
      </w:r>
    </w:p>
    <w:p w14:paraId="054C6E5F" w14:textId="77777777" w:rsidR="009B378E" w:rsidRPr="00037833" w:rsidRDefault="00000000" w:rsidP="001B7130">
      <w:pPr>
        <w:pStyle w:val="Ttulo1"/>
        <w:numPr>
          <w:ilvl w:val="0"/>
          <w:numId w:val="4"/>
        </w:numPr>
        <w:jc w:val="both"/>
        <w:rPr>
          <w:lang w:val="ca-ES"/>
        </w:rPr>
      </w:pPr>
      <w:bookmarkStart w:id="23" w:name="_Toc196639417"/>
      <w:r w:rsidRPr="00037833">
        <w:rPr>
          <w:lang w:val="ca-ES"/>
        </w:rPr>
        <w:t>Bibliografia</w:t>
      </w:r>
      <w:bookmarkEnd w:id="23"/>
    </w:p>
    <w:p w14:paraId="7F508DC0" w14:textId="1985AF44" w:rsidR="009B378E" w:rsidRDefault="009B378E" w:rsidP="0052296C">
      <w:pPr>
        <w:ind w:left="0"/>
        <w:rPr>
          <w:highlight w:val="yellow"/>
          <w:lang w:val="ca-ES"/>
        </w:rPr>
      </w:pPr>
    </w:p>
    <w:p w14:paraId="1A3ACAC7" w14:textId="6D819AE6" w:rsidR="00624343" w:rsidRDefault="00624343" w:rsidP="00624343">
      <w:pPr>
        <w:pStyle w:val="Bibliografa"/>
        <w:tabs>
          <w:tab w:val="clear" w:pos="264"/>
        </w:tabs>
        <w:ind w:left="1560" w:hanging="142"/>
      </w:pPr>
      <w:r>
        <w:t>1. Deep Learning Deep ethics: Ètica per a l’ús de la intel·ligència artificial en medicina | Institut Borja de Bioètica [Internet]. [</w:t>
      </w:r>
      <w:r w:rsidR="00D724CE">
        <w:t>citat</w:t>
      </w:r>
      <w:r>
        <w:t xml:space="preserve"> 18 de </w:t>
      </w:r>
      <w:r w:rsidR="00D724CE">
        <w:t>març</w:t>
      </w:r>
      <w:r>
        <w:t xml:space="preserve"> de 2025]. Disponible en: https://www.iborjabioetica.url.edu/ca/blog-de-bioetica-debat/deep-learning-deep-ethics-etica-lus-de-la-intelligencia-artificial-en-medicina</w:t>
      </w:r>
    </w:p>
    <w:p w14:paraId="5C81FA59" w14:textId="6031BDA3" w:rsidR="00624343" w:rsidRDefault="00624343" w:rsidP="00624343">
      <w:pPr>
        <w:pStyle w:val="Bibliografa"/>
        <w:tabs>
          <w:tab w:val="clear" w:pos="264"/>
        </w:tabs>
        <w:ind w:left="1560" w:hanging="142"/>
      </w:pPr>
      <w:r>
        <w:t xml:space="preserve">2.Devlin J, Chang MW, Lee K, Toutanova K. BERT: Pre-training of Deep Bidirectional Transformers for Language Understanding. </w:t>
      </w:r>
    </w:p>
    <w:p w14:paraId="016E222B" w14:textId="3D635798" w:rsidR="00624343" w:rsidRDefault="00624343" w:rsidP="00624343">
      <w:pPr>
        <w:pStyle w:val="Bibliografa"/>
        <w:tabs>
          <w:tab w:val="clear" w:pos="264"/>
        </w:tabs>
        <w:ind w:left="1560" w:hanging="142"/>
      </w:pPr>
      <w:r>
        <w:t>3.Beltagy I, Peters ME, Cohan A. Longformer: The Long-Document Transformer [Internet]. arXiv; 2020 [</w:t>
      </w:r>
      <w:r w:rsidR="00D724CE">
        <w:t xml:space="preserve">citat </w:t>
      </w:r>
      <w:r>
        <w:t xml:space="preserve">29 de </w:t>
      </w:r>
      <w:r w:rsidR="00D724CE">
        <w:t>març</w:t>
      </w:r>
      <w:r>
        <w:t xml:space="preserve"> de 2025]. Disponible en: http://arxiv.org/abs/2004.05150</w:t>
      </w:r>
    </w:p>
    <w:p w14:paraId="0BE62EFF" w14:textId="728163CF" w:rsidR="00624343" w:rsidRDefault="00624343" w:rsidP="00036F8A">
      <w:pPr>
        <w:pStyle w:val="Bibliografa"/>
        <w:tabs>
          <w:tab w:val="clear" w:pos="264"/>
        </w:tabs>
        <w:ind w:left="1560" w:hanging="142"/>
      </w:pPr>
      <w:r>
        <w:t>4.Tinn R, Cheng H, Gu Y, Usuyama N, Liu X, Naumann T, et al. Fine-Tuning Large Neural Language Models for Biomedical Natural Language Processing [Internet]. arXiv; 2021 [</w:t>
      </w:r>
      <w:r w:rsidR="00D724CE">
        <w:t>citat</w:t>
      </w:r>
      <w:r>
        <w:t xml:space="preserve"> 29 de mar</w:t>
      </w:r>
      <w:r w:rsidR="00D724CE">
        <w:t>ç</w:t>
      </w:r>
      <w:r>
        <w:t xml:space="preserve"> de 2025]. Disponible en: </w:t>
      </w:r>
      <w:hyperlink r:id="rId25" w:history="1">
        <w:r w:rsidR="00036F8A" w:rsidRPr="00C7137A">
          <w:rPr>
            <w:rStyle w:val="Hipervnculo"/>
          </w:rPr>
          <w:t>http://arxiv.org/abs/2112.07869</w:t>
        </w:r>
      </w:hyperlink>
    </w:p>
    <w:p w14:paraId="6A709413" w14:textId="2596FE68" w:rsidR="00624343" w:rsidRDefault="00624343" w:rsidP="00624343">
      <w:pPr>
        <w:pStyle w:val="Bibliografa"/>
        <w:tabs>
          <w:tab w:val="clear" w:pos="264"/>
        </w:tabs>
        <w:ind w:left="1560" w:hanging="142"/>
      </w:pPr>
      <w:r>
        <w:t>5.</w:t>
      </w:r>
      <w:r w:rsidRPr="00624343">
        <w:t xml:space="preserve">Kim M, Jung Y, Jung D, Hur C. Investigating the Congruence of Crowdsourced Information With Official Government Data: The Case of Pediatric Clinics. J Med Internet Res. 3 de febrero de 2014;16(2):e29. </w:t>
      </w:r>
    </w:p>
    <w:p w14:paraId="7C2BB318" w14:textId="6EB4AE13" w:rsidR="00D724CE" w:rsidRDefault="00D724CE" w:rsidP="00D724CE">
      <w:r>
        <w:t xml:space="preserve">6. </w:t>
      </w:r>
      <w:r w:rsidRPr="00D724CE">
        <w:t>Regulation (EU) 2016/679 of the European Parliament and of the Council of 27 April 2016 on the protection of natural persons with regard to the processing of personal data and on the free movement of such data, and repealing Directive 95/46/EC (General Data Protection Regulation) (Text with EEA relevance)</w:t>
      </w:r>
      <w:r>
        <w:t xml:space="preserve"> [citat 8 de abril de 2025] Disponible en : </w:t>
      </w:r>
      <w:hyperlink r:id="rId26" w:history="1">
        <w:r w:rsidR="00036F8A" w:rsidRPr="00C7137A">
          <w:rPr>
            <w:rStyle w:val="Hipervnculo"/>
          </w:rPr>
          <w:t>http://data.europa.eu/eli/reg/2016/679/oj</w:t>
        </w:r>
      </w:hyperlink>
    </w:p>
    <w:p w14:paraId="4D5D8EFA" w14:textId="70FADB3F" w:rsidR="00036F8A" w:rsidRDefault="00036F8A" w:rsidP="00D724CE">
      <w:r>
        <w:t xml:space="preserve">7. </w:t>
      </w:r>
      <w:r w:rsidRPr="00036F8A">
        <w:t>W. H. Inmon, “Building the Data Warehouse,” Wiley Publishing, Inc., Hoboken, 2005.</w:t>
      </w:r>
    </w:p>
    <w:p w14:paraId="62D5BBAF" w14:textId="6CB6EDF7" w:rsidR="00C663A8" w:rsidRDefault="00C663A8" w:rsidP="00D724CE">
      <w:r>
        <w:t xml:space="preserve">8. </w:t>
      </w:r>
      <w:r w:rsidRPr="00C663A8">
        <w:t xml:space="preserve">Sebastián Ramírez. FastAPI Documentation. [Online]. Disponible a: </w:t>
      </w:r>
      <w:hyperlink r:id="rId27" w:history="1">
        <w:r w:rsidRPr="00AB3065">
          <w:rPr>
            <w:rStyle w:val="Hipervnculo"/>
          </w:rPr>
          <w:t>https://fastapi.tiangolo.com/</w:t>
        </w:r>
      </w:hyperlink>
    </w:p>
    <w:p w14:paraId="17938CEE" w14:textId="684C93D2" w:rsidR="00036F8A" w:rsidRDefault="00C663A8" w:rsidP="00ED3129">
      <w:r>
        <w:t xml:space="preserve">9. Documentació oficial de  pytorn [Online]. Disponible a </w:t>
      </w:r>
      <w:hyperlink r:id="rId28" w:history="1">
        <w:r w:rsidRPr="00AB3065">
          <w:rPr>
            <w:rStyle w:val="Hipervnculo"/>
          </w:rPr>
          <w:t>https://pytorch.org/docs/stable/index.html</w:t>
        </w:r>
      </w:hyperlink>
    </w:p>
    <w:p w14:paraId="6ADC168F" w14:textId="5CCDE4F0" w:rsidR="00ED3129" w:rsidRDefault="00ED3129" w:rsidP="00ED3129">
      <w:r>
        <w:t xml:space="preserve">10. </w:t>
      </w:r>
      <w:r w:rsidRPr="00ED3129">
        <w:t>Ilya Loshchilov</w:t>
      </w:r>
      <w:r w:rsidRPr="00ED3129">
        <w:t>, </w:t>
      </w:r>
      <w:r w:rsidRPr="00ED3129">
        <w:t>Frank Hutter</w:t>
      </w:r>
      <w:r>
        <w:t xml:space="preserve"> “</w:t>
      </w:r>
      <w:r w:rsidRPr="00ED3129">
        <w:t>Decoupled Weight Decay Regularization</w:t>
      </w:r>
      <w:r>
        <w:t xml:space="preserve">” </w:t>
      </w:r>
      <w:r w:rsidRPr="00ED3129">
        <w:t>[Internet]. arXiv; 20</w:t>
      </w:r>
      <w:r>
        <w:t>17</w:t>
      </w:r>
      <w:r w:rsidRPr="00ED3129">
        <w:t xml:space="preserve"> [citat 2</w:t>
      </w:r>
      <w:r>
        <w:t>7</w:t>
      </w:r>
      <w:r w:rsidRPr="00ED3129">
        <w:t xml:space="preserve"> de </w:t>
      </w:r>
      <w:r>
        <w:t>abril</w:t>
      </w:r>
      <w:r w:rsidRPr="00ED3129">
        <w:t xml:space="preserve"> de 2025]. Disponible en:</w:t>
      </w:r>
      <w:r>
        <w:t xml:space="preserve"> </w:t>
      </w:r>
      <w:hyperlink r:id="rId29" w:history="1">
        <w:r w:rsidRPr="00AB3065">
          <w:rPr>
            <w:rStyle w:val="Hipervnculo"/>
          </w:rPr>
          <w:t>https://arxiv.org/pdf/1711.05101</w:t>
        </w:r>
      </w:hyperlink>
    </w:p>
    <w:p w14:paraId="28DC610B" w14:textId="31880D65" w:rsidR="00ED3129" w:rsidRDefault="00ED3129" w:rsidP="00ED3129">
      <w:r>
        <w:t xml:space="preserve">11 </w:t>
      </w:r>
      <w:r w:rsidRPr="00ED3129">
        <w:t>BCEWithLogitsLoss</w:t>
      </w:r>
      <w:r>
        <w:t xml:space="preserve">h </w:t>
      </w:r>
      <w:r w:rsidRPr="00ED3129">
        <w:t>[citat 2</w:t>
      </w:r>
      <w:r>
        <w:t>7</w:t>
      </w:r>
      <w:r w:rsidRPr="00ED3129">
        <w:t xml:space="preserve"> de </w:t>
      </w:r>
      <w:r>
        <w:t>abril</w:t>
      </w:r>
      <w:r w:rsidRPr="00ED3129">
        <w:t xml:space="preserve"> de 2025</w:t>
      </w:r>
      <w:r>
        <w:t xml:space="preserve"> </w:t>
      </w:r>
      <w:r w:rsidRPr="00C663A8">
        <w:t>[Online]. Disponible a:</w:t>
      </w:r>
      <w:r w:rsidRPr="00ED3129">
        <w:t>ttps://pytorch.org/docs/stable/generated/torch.nn.BCEWithLogitsLoss.html</w:t>
      </w:r>
    </w:p>
    <w:p w14:paraId="0317A97C" w14:textId="6CB67A03" w:rsidR="00ED3129" w:rsidRDefault="00ED3129" w:rsidP="00BD09C2">
      <w:r>
        <w:lastRenderedPageBreak/>
        <w:t xml:space="preserve">12. </w:t>
      </w:r>
      <w:r w:rsidR="00BD09C2" w:rsidRPr="00BD09C2">
        <w:t>M. G. KENDALL, A NEW MEASURE OF RANK CORRELATION, </w:t>
      </w:r>
      <w:r w:rsidR="00BD09C2" w:rsidRPr="00BD09C2">
        <w:rPr>
          <w:i/>
          <w:iCs/>
        </w:rPr>
        <w:t>Biometrika</w:t>
      </w:r>
      <w:r w:rsidR="00BD09C2" w:rsidRPr="00BD09C2">
        <w:t>, Volume 30, Issue 1-2, June 1938, Pages 81–93, </w:t>
      </w:r>
      <w:hyperlink r:id="rId30" w:history="1">
        <w:r w:rsidR="00BD09C2" w:rsidRPr="00BD09C2">
          <w:rPr>
            <w:rStyle w:val="Hipervnculo"/>
          </w:rPr>
          <w:t>https://doi.org/10.1093/biomet/30.1-2.81</w:t>
        </w:r>
      </w:hyperlink>
    </w:p>
    <w:p w14:paraId="545F4192" w14:textId="77777777" w:rsidR="00ED3129" w:rsidRDefault="00ED3129" w:rsidP="00ED3129"/>
    <w:p w14:paraId="69DD2D43" w14:textId="77777777" w:rsidR="00036F8A" w:rsidRPr="00D724CE" w:rsidRDefault="00036F8A" w:rsidP="00D724CE"/>
    <w:p w14:paraId="30FC1DD1" w14:textId="77777777" w:rsidR="00624343" w:rsidRPr="00037833" w:rsidRDefault="00624343" w:rsidP="0052296C">
      <w:pPr>
        <w:ind w:left="0"/>
        <w:rPr>
          <w:highlight w:val="yellow"/>
          <w:lang w:val="ca-ES"/>
        </w:rPr>
      </w:pPr>
    </w:p>
    <w:p w14:paraId="505AF0DD" w14:textId="77777777" w:rsidR="009B378E" w:rsidRPr="00037833" w:rsidRDefault="00000000" w:rsidP="00BC3568">
      <w:pPr>
        <w:jc w:val="both"/>
        <w:rPr>
          <w:highlight w:val="yellow"/>
          <w:lang w:val="ca-ES"/>
        </w:rPr>
      </w:pPr>
      <w:r w:rsidRPr="00037833">
        <w:rPr>
          <w:lang w:val="ca-ES"/>
        </w:rPr>
        <w:br w:type="page"/>
      </w:r>
    </w:p>
    <w:p w14:paraId="4BD740B3" w14:textId="77777777" w:rsidR="009B378E" w:rsidRPr="00037833" w:rsidRDefault="00000000" w:rsidP="001B7130">
      <w:pPr>
        <w:pStyle w:val="Ttulo1"/>
        <w:numPr>
          <w:ilvl w:val="0"/>
          <w:numId w:val="4"/>
        </w:numPr>
        <w:rPr>
          <w:lang w:val="ca-ES"/>
        </w:rPr>
      </w:pPr>
      <w:bookmarkStart w:id="24" w:name="_Toc196639418"/>
      <w:r w:rsidRPr="00037833">
        <w:rPr>
          <w:lang w:val="ca-ES"/>
        </w:rPr>
        <w:lastRenderedPageBreak/>
        <w:t>Annexos</w:t>
      </w:r>
      <w:bookmarkEnd w:id="24"/>
    </w:p>
    <w:p w14:paraId="1BD9FAE1" w14:textId="77777777" w:rsidR="009B378E" w:rsidRPr="00037833" w:rsidRDefault="00000000">
      <w:pPr>
        <w:rPr>
          <w:highlight w:val="yellow"/>
          <w:lang w:val="ca-ES"/>
        </w:rPr>
      </w:pPr>
      <w:r w:rsidRPr="00037833">
        <w:rPr>
          <w:highlight w:val="yellow"/>
          <w:lang w:val="ca-ES"/>
        </w:rPr>
        <w:t xml:space="preserve"> </w:t>
      </w:r>
    </w:p>
    <w:p w14:paraId="3DC953F1" w14:textId="24C50F73" w:rsidR="009B378E" w:rsidRDefault="00EF786F" w:rsidP="00EF786F">
      <w:pPr>
        <w:rPr>
          <w:lang w:val="ca-ES"/>
        </w:rPr>
      </w:pPr>
      <w:r>
        <w:rPr>
          <w:lang w:val="ca-ES"/>
        </w:rPr>
        <w:t xml:space="preserve">Git-Hub - </w:t>
      </w:r>
      <w:hyperlink r:id="rId31" w:history="1">
        <w:r w:rsidR="003F7D7E" w:rsidRPr="006F7C43">
          <w:rPr>
            <w:rStyle w:val="Hipervnculo"/>
            <w:lang w:val="ca-ES"/>
          </w:rPr>
          <w:t>https://github.com/mserretm/HigiaHealthCode</w:t>
        </w:r>
      </w:hyperlink>
    </w:p>
    <w:p w14:paraId="6692C207" w14:textId="77777777" w:rsidR="003F7D7E" w:rsidRDefault="003F7D7E" w:rsidP="00EF786F">
      <w:pPr>
        <w:rPr>
          <w:lang w:val="ca-ES"/>
        </w:rPr>
      </w:pPr>
    </w:p>
    <w:p w14:paraId="4D45D71C" w14:textId="54DF6EA0" w:rsidR="003F7D7E" w:rsidRPr="003F7D7E" w:rsidRDefault="003F7D7E" w:rsidP="00EF786F">
      <w:pPr>
        <w:rPr>
          <w:highlight w:val="green"/>
          <w:lang w:val="ca-ES"/>
        </w:rPr>
      </w:pPr>
      <w:r w:rsidRPr="003F7D7E">
        <w:rPr>
          <w:highlight w:val="green"/>
          <w:lang w:val="ca-ES"/>
        </w:rPr>
        <w:t>He obert el GIT de manera publica per tal de si li vols donar una ullada.</w:t>
      </w:r>
    </w:p>
    <w:p w14:paraId="6FA62608" w14:textId="77777777" w:rsidR="009B378E" w:rsidRDefault="009B378E">
      <w:pPr>
        <w:ind w:right="992"/>
        <w:rPr>
          <w:sz w:val="24"/>
          <w:szCs w:val="24"/>
          <w:lang w:val="ca-ES"/>
        </w:rPr>
      </w:pPr>
    </w:p>
    <w:p w14:paraId="7DD8EBE4" w14:textId="77777777" w:rsidR="00A3692E" w:rsidRDefault="00A3692E">
      <w:pPr>
        <w:ind w:right="992"/>
        <w:rPr>
          <w:sz w:val="24"/>
          <w:szCs w:val="24"/>
          <w:lang w:val="ca-ES"/>
        </w:rPr>
      </w:pPr>
    </w:p>
    <w:p w14:paraId="08DDD324" w14:textId="77777777" w:rsidR="00A3692E" w:rsidRPr="00A3692E" w:rsidRDefault="00A3692E" w:rsidP="00A3692E">
      <w:pPr>
        <w:rPr>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pgSz w:w="11906" w:h="16838"/>
      <w:pgMar w:top="0" w:right="0" w:bottom="566" w:left="566"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5AF4EE" w14:textId="77777777" w:rsidR="00AB2A37" w:rsidRDefault="00AB2A37">
      <w:pPr>
        <w:spacing w:line="240" w:lineRule="auto"/>
      </w:pPr>
      <w:r>
        <w:separator/>
      </w:r>
    </w:p>
  </w:endnote>
  <w:endnote w:type="continuationSeparator" w:id="0">
    <w:p w14:paraId="7D155ABC" w14:textId="77777777" w:rsidR="00AB2A37" w:rsidRDefault="00AB2A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345C" w14:textId="77777777" w:rsidR="00497FE6" w:rsidRDefault="00497F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3F6A5" w14:textId="77777777" w:rsidR="00497FE6" w:rsidRDefault="00497F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31DF1D" w14:textId="77777777" w:rsidR="00AB2A37" w:rsidRDefault="00AB2A37">
      <w:pPr>
        <w:spacing w:line="240" w:lineRule="auto"/>
      </w:pPr>
      <w:r>
        <w:separator/>
      </w:r>
    </w:p>
  </w:footnote>
  <w:footnote w:type="continuationSeparator" w:id="0">
    <w:p w14:paraId="2C7D5674" w14:textId="77777777" w:rsidR="00AB2A37" w:rsidRDefault="00AB2A3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5CAEE" w14:textId="77777777" w:rsidR="00497FE6" w:rsidRDefault="00497F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77777777" w:rsidR="009B378E" w:rsidRDefault="00000000">
    <w:pPr>
      <w:ind w:hanging="1440"/>
      <w:jc w:val="right"/>
    </w:pPr>
    <w:r>
      <w:rPr>
        <w:noProof/>
      </w:rPr>
      <w:drawing>
        <wp:anchor distT="342900" distB="342900" distL="342900" distR="342900" simplePos="0" relativeHeight="251658240" behindDoc="0" locked="0" layoutInCell="1" hidden="0" allowOverlap="1" wp14:anchorId="5B064FEC" wp14:editId="36952AE9">
          <wp:simplePos x="0" y="0"/>
          <wp:positionH relativeFrom="column">
            <wp:posOffset>95251</wp:posOffset>
          </wp:positionH>
          <wp:positionV relativeFrom="paragraph">
            <wp:posOffset>276226</wp:posOffset>
          </wp:positionV>
          <wp:extent cx="6440850" cy="628650"/>
          <wp:effectExtent l="0" t="0" r="0" b="0"/>
          <wp:wrapSquare wrapText="bothSides" distT="342900" distB="342900" distL="342900" distR="342900"/>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3"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4"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start w:val="1"/>
      <w:numFmt w:val="bullet"/>
      <w:lvlText w:val=""/>
      <w:lvlJc w:val="left"/>
      <w:pPr>
        <w:ind w:left="2903" w:hanging="360"/>
      </w:pPr>
      <w:rPr>
        <w:rFonts w:ascii="Symbol" w:hAnsi="Symbol" w:hint="default"/>
      </w:rPr>
    </w:lvl>
    <w:lvl w:ilvl="4" w:tplc="0C0A0003" w:tentative="1">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5"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6"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7"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8" w15:restartNumberingAfterBreak="0">
    <w:nsid w:val="222B00F5"/>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9"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0" w15:restartNumberingAfterBreak="0">
    <w:nsid w:val="244D4532"/>
    <w:multiLevelType w:val="hybridMultilevel"/>
    <w:tmpl w:val="89B0B81E"/>
    <w:lvl w:ilvl="0" w:tplc="F462FB40">
      <w:start w:val="1"/>
      <w:numFmt w:val="bullet"/>
      <w:lvlText w:val="-"/>
      <w:lvlJc w:val="left"/>
      <w:pPr>
        <w:ind w:left="3194" w:hanging="360"/>
      </w:pPr>
      <w:rPr>
        <w:rFonts w:ascii="Arial" w:eastAsia="Arial" w:hAnsi="Arial" w:cs="Arial" w:hint="default"/>
      </w:rPr>
    </w:lvl>
    <w:lvl w:ilvl="1" w:tplc="0C0A0003">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11"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2"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3"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4"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5"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16"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7"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8"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9"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1"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2"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3"/>
  </w:num>
  <w:num w:numId="2" w16cid:durableId="2108429928">
    <w:abstractNumId w:val="18"/>
  </w:num>
  <w:num w:numId="3" w16cid:durableId="597296845">
    <w:abstractNumId w:val="16"/>
  </w:num>
  <w:num w:numId="4" w16cid:durableId="2146583258">
    <w:abstractNumId w:val="2"/>
  </w:num>
  <w:num w:numId="5" w16cid:durableId="1544099412">
    <w:abstractNumId w:val="14"/>
  </w:num>
  <w:num w:numId="6" w16cid:durableId="1484275055">
    <w:abstractNumId w:val="3"/>
  </w:num>
  <w:num w:numId="7" w16cid:durableId="249238310">
    <w:abstractNumId w:val="7"/>
  </w:num>
  <w:num w:numId="8" w16cid:durableId="424032522">
    <w:abstractNumId w:val="11"/>
  </w:num>
  <w:num w:numId="9" w16cid:durableId="1544950342">
    <w:abstractNumId w:val="15"/>
  </w:num>
  <w:num w:numId="10" w16cid:durableId="1570529838">
    <w:abstractNumId w:val="20"/>
  </w:num>
  <w:num w:numId="11" w16cid:durableId="581107756">
    <w:abstractNumId w:val="17"/>
  </w:num>
  <w:num w:numId="12" w16cid:durableId="786001735">
    <w:abstractNumId w:val="12"/>
  </w:num>
  <w:num w:numId="13" w16cid:durableId="1553466911">
    <w:abstractNumId w:val="22"/>
  </w:num>
  <w:num w:numId="14" w16cid:durableId="1296838549">
    <w:abstractNumId w:val="6"/>
  </w:num>
  <w:num w:numId="15" w16cid:durableId="1820031162">
    <w:abstractNumId w:val="9"/>
  </w:num>
  <w:num w:numId="16" w16cid:durableId="2075470407">
    <w:abstractNumId w:val="5"/>
  </w:num>
  <w:num w:numId="17" w16cid:durableId="109249329">
    <w:abstractNumId w:val="1"/>
  </w:num>
  <w:num w:numId="18" w16cid:durableId="284124620">
    <w:abstractNumId w:val="0"/>
  </w:num>
  <w:num w:numId="19" w16cid:durableId="1537620027">
    <w:abstractNumId w:val="21"/>
  </w:num>
  <w:num w:numId="20" w16cid:durableId="825705772">
    <w:abstractNumId w:val="19"/>
  </w:num>
  <w:num w:numId="21" w16cid:durableId="2028825477">
    <w:abstractNumId w:val="4"/>
  </w:num>
  <w:num w:numId="22" w16cid:durableId="1852252581">
    <w:abstractNumId w:val="8"/>
  </w:num>
  <w:num w:numId="23" w16cid:durableId="154220337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4D3B"/>
    <w:rsid w:val="00006ACB"/>
    <w:rsid w:val="00036F8A"/>
    <w:rsid w:val="00037833"/>
    <w:rsid w:val="00047C56"/>
    <w:rsid w:val="0009409C"/>
    <w:rsid w:val="000E358D"/>
    <w:rsid w:val="00111D8F"/>
    <w:rsid w:val="00123158"/>
    <w:rsid w:val="00150341"/>
    <w:rsid w:val="001607D2"/>
    <w:rsid w:val="0016701D"/>
    <w:rsid w:val="00194EB5"/>
    <w:rsid w:val="001A52CB"/>
    <w:rsid w:val="001B0BF3"/>
    <w:rsid w:val="001B7130"/>
    <w:rsid w:val="001B7315"/>
    <w:rsid w:val="001D13EF"/>
    <w:rsid w:val="001E3005"/>
    <w:rsid w:val="0025142E"/>
    <w:rsid w:val="00257B2C"/>
    <w:rsid w:val="00292AF8"/>
    <w:rsid w:val="002A56F5"/>
    <w:rsid w:val="002A7A17"/>
    <w:rsid w:val="002D0A0E"/>
    <w:rsid w:val="002D1110"/>
    <w:rsid w:val="002D4DD6"/>
    <w:rsid w:val="002F5B3C"/>
    <w:rsid w:val="003241E7"/>
    <w:rsid w:val="00344B00"/>
    <w:rsid w:val="003539DF"/>
    <w:rsid w:val="003673C2"/>
    <w:rsid w:val="003727F6"/>
    <w:rsid w:val="00385956"/>
    <w:rsid w:val="00392C7E"/>
    <w:rsid w:val="00396C5C"/>
    <w:rsid w:val="003F7D7E"/>
    <w:rsid w:val="00404C97"/>
    <w:rsid w:val="004113FE"/>
    <w:rsid w:val="00435465"/>
    <w:rsid w:val="00435784"/>
    <w:rsid w:val="00441FE1"/>
    <w:rsid w:val="00471828"/>
    <w:rsid w:val="00486775"/>
    <w:rsid w:val="00497FE6"/>
    <w:rsid w:val="004B681A"/>
    <w:rsid w:val="004C4DE6"/>
    <w:rsid w:val="004E2AD4"/>
    <w:rsid w:val="004E3292"/>
    <w:rsid w:val="004F0010"/>
    <w:rsid w:val="004F5377"/>
    <w:rsid w:val="005175C1"/>
    <w:rsid w:val="0052296C"/>
    <w:rsid w:val="00535201"/>
    <w:rsid w:val="005711D3"/>
    <w:rsid w:val="00576D12"/>
    <w:rsid w:val="0058360D"/>
    <w:rsid w:val="0058682A"/>
    <w:rsid w:val="005C04EB"/>
    <w:rsid w:val="005D4481"/>
    <w:rsid w:val="006052AC"/>
    <w:rsid w:val="006053CC"/>
    <w:rsid w:val="0062238E"/>
    <w:rsid w:val="00624343"/>
    <w:rsid w:val="006454F2"/>
    <w:rsid w:val="00680DF9"/>
    <w:rsid w:val="006833C4"/>
    <w:rsid w:val="00693902"/>
    <w:rsid w:val="006B3595"/>
    <w:rsid w:val="006D6C5C"/>
    <w:rsid w:val="006E760D"/>
    <w:rsid w:val="00702A25"/>
    <w:rsid w:val="00702FBE"/>
    <w:rsid w:val="0071041D"/>
    <w:rsid w:val="0073030C"/>
    <w:rsid w:val="00742E43"/>
    <w:rsid w:val="007577B9"/>
    <w:rsid w:val="0075781D"/>
    <w:rsid w:val="007A4A31"/>
    <w:rsid w:val="007C7D5E"/>
    <w:rsid w:val="007F7C4A"/>
    <w:rsid w:val="00847CA6"/>
    <w:rsid w:val="008A3B72"/>
    <w:rsid w:val="008C0F46"/>
    <w:rsid w:val="008C1130"/>
    <w:rsid w:val="009060EA"/>
    <w:rsid w:val="00907C63"/>
    <w:rsid w:val="00910909"/>
    <w:rsid w:val="00912639"/>
    <w:rsid w:val="0092270C"/>
    <w:rsid w:val="00931A8D"/>
    <w:rsid w:val="00934903"/>
    <w:rsid w:val="00942AB5"/>
    <w:rsid w:val="00971F6C"/>
    <w:rsid w:val="00972AD1"/>
    <w:rsid w:val="00973AF0"/>
    <w:rsid w:val="009B378E"/>
    <w:rsid w:val="009B53C3"/>
    <w:rsid w:val="00A03186"/>
    <w:rsid w:val="00A210A6"/>
    <w:rsid w:val="00A3692E"/>
    <w:rsid w:val="00A73BFE"/>
    <w:rsid w:val="00A92CB6"/>
    <w:rsid w:val="00AA1AD0"/>
    <w:rsid w:val="00AB2A37"/>
    <w:rsid w:val="00AD56BD"/>
    <w:rsid w:val="00AE7745"/>
    <w:rsid w:val="00B4375D"/>
    <w:rsid w:val="00B576F2"/>
    <w:rsid w:val="00B7277C"/>
    <w:rsid w:val="00B93FCB"/>
    <w:rsid w:val="00BC3568"/>
    <w:rsid w:val="00BD09C2"/>
    <w:rsid w:val="00BD5F05"/>
    <w:rsid w:val="00BE6E54"/>
    <w:rsid w:val="00C07956"/>
    <w:rsid w:val="00C17E7B"/>
    <w:rsid w:val="00C26781"/>
    <w:rsid w:val="00C35BC1"/>
    <w:rsid w:val="00C438DB"/>
    <w:rsid w:val="00C45ABF"/>
    <w:rsid w:val="00C663A8"/>
    <w:rsid w:val="00C8344A"/>
    <w:rsid w:val="00CC1E46"/>
    <w:rsid w:val="00CC20F3"/>
    <w:rsid w:val="00CC7EFF"/>
    <w:rsid w:val="00CD3F7A"/>
    <w:rsid w:val="00CF18F7"/>
    <w:rsid w:val="00CF1B4C"/>
    <w:rsid w:val="00CF3CB5"/>
    <w:rsid w:val="00D0486F"/>
    <w:rsid w:val="00D161A8"/>
    <w:rsid w:val="00D64025"/>
    <w:rsid w:val="00D724CE"/>
    <w:rsid w:val="00D763A3"/>
    <w:rsid w:val="00D91B63"/>
    <w:rsid w:val="00DA1E05"/>
    <w:rsid w:val="00DB5044"/>
    <w:rsid w:val="00DC5822"/>
    <w:rsid w:val="00E51D27"/>
    <w:rsid w:val="00E62D76"/>
    <w:rsid w:val="00E65F2C"/>
    <w:rsid w:val="00E67667"/>
    <w:rsid w:val="00E70ECA"/>
    <w:rsid w:val="00E951BB"/>
    <w:rsid w:val="00ED3129"/>
    <w:rsid w:val="00EE1EE9"/>
    <w:rsid w:val="00EF786F"/>
    <w:rsid w:val="00F103F4"/>
    <w:rsid w:val="00F44652"/>
    <w:rsid w:val="00F72A93"/>
    <w:rsid w:val="00F77C53"/>
    <w:rsid w:val="00F938FF"/>
    <w:rsid w:val="00FB413D"/>
    <w:rsid w:val="00FC6C7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pPr>
      <w:keepNext/>
      <w:keepLines/>
      <w:spacing w:before="520"/>
      <w:outlineLvl w:val="1"/>
    </w:pPr>
    <w:rPr>
      <w:sz w:val="36"/>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037833"/>
    <w:rPr>
      <w:sz w:val="36"/>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 w:type="paragraph" w:styleId="TtuloTDC">
    <w:name w:val="TOC Heading"/>
    <w:basedOn w:val="Ttulo1"/>
    <w:next w:val="Normal"/>
    <w:uiPriority w:val="39"/>
    <w:unhideWhenUsed/>
    <w:qFormat/>
    <w:rsid w:val="00486775"/>
    <w:pPr>
      <w:spacing w:before="240" w:after="0" w:line="259" w:lineRule="auto"/>
      <w:ind w:left="0" w:right="0"/>
      <w:outlineLvl w:val="9"/>
    </w:pPr>
    <w:rPr>
      <w:rFonts w:asciiTheme="majorHAnsi" w:eastAsiaTheme="majorEastAsia" w:hAnsiTheme="majorHAnsi" w:cstheme="majorBidi"/>
      <w:b w:val="0"/>
      <w:color w:val="365F91" w:themeColor="accent1" w:themeShade="BF"/>
      <w:sz w:val="32"/>
      <w:szCs w:val="32"/>
      <w:lang w:val="es-ES" w:eastAsia="es-ES"/>
    </w:rPr>
  </w:style>
  <w:style w:type="paragraph" w:styleId="Descripcin">
    <w:name w:val="caption"/>
    <w:basedOn w:val="Normal"/>
    <w:next w:val="Normal"/>
    <w:uiPriority w:val="35"/>
    <w:unhideWhenUsed/>
    <w:qFormat/>
    <w:rsid w:val="00396C5C"/>
    <w:pPr>
      <w:spacing w:after="200" w:line="240" w:lineRule="auto"/>
    </w:pPr>
    <w:rPr>
      <w:i/>
      <w:iCs/>
      <w:color w:val="1F497D" w:themeColor="text2"/>
      <w:sz w:val="18"/>
      <w:szCs w:val="18"/>
    </w:rPr>
  </w:style>
  <w:style w:type="character" w:styleId="Mencinsinresolver">
    <w:name w:val="Unresolved Mention"/>
    <w:basedOn w:val="Fuentedeprrafopredeter"/>
    <w:uiPriority w:val="99"/>
    <w:semiHidden/>
    <w:unhideWhenUsed/>
    <w:rsid w:val="003F7D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242302141">
      <w:bodyDiv w:val="1"/>
      <w:marLeft w:val="0"/>
      <w:marRight w:val="0"/>
      <w:marTop w:val="0"/>
      <w:marBottom w:val="0"/>
      <w:divBdr>
        <w:top w:val="none" w:sz="0" w:space="0" w:color="auto"/>
        <w:left w:val="none" w:sz="0" w:space="0" w:color="auto"/>
        <w:bottom w:val="none" w:sz="0" w:space="0" w:color="auto"/>
        <w:right w:val="none" w:sz="0" w:space="0" w:color="auto"/>
      </w:divBdr>
    </w:div>
    <w:div w:id="335768980">
      <w:bodyDiv w:val="1"/>
      <w:marLeft w:val="0"/>
      <w:marRight w:val="0"/>
      <w:marTop w:val="0"/>
      <w:marBottom w:val="0"/>
      <w:divBdr>
        <w:top w:val="none" w:sz="0" w:space="0" w:color="auto"/>
        <w:left w:val="none" w:sz="0" w:space="0" w:color="auto"/>
        <w:bottom w:val="none" w:sz="0" w:space="0" w:color="auto"/>
        <w:right w:val="none" w:sz="0" w:space="0" w:color="auto"/>
      </w:divBdr>
    </w:div>
    <w:div w:id="467091771">
      <w:bodyDiv w:val="1"/>
      <w:marLeft w:val="0"/>
      <w:marRight w:val="0"/>
      <w:marTop w:val="0"/>
      <w:marBottom w:val="0"/>
      <w:divBdr>
        <w:top w:val="none" w:sz="0" w:space="0" w:color="auto"/>
        <w:left w:val="none" w:sz="0" w:space="0" w:color="auto"/>
        <w:bottom w:val="none" w:sz="0" w:space="0" w:color="auto"/>
        <w:right w:val="none" w:sz="0" w:space="0" w:color="auto"/>
      </w:divBdr>
    </w:div>
    <w:div w:id="594947648">
      <w:bodyDiv w:val="1"/>
      <w:marLeft w:val="0"/>
      <w:marRight w:val="0"/>
      <w:marTop w:val="0"/>
      <w:marBottom w:val="0"/>
      <w:divBdr>
        <w:top w:val="none" w:sz="0" w:space="0" w:color="auto"/>
        <w:left w:val="none" w:sz="0" w:space="0" w:color="auto"/>
        <w:bottom w:val="none" w:sz="0" w:space="0" w:color="auto"/>
        <w:right w:val="none" w:sz="0" w:space="0" w:color="auto"/>
      </w:divBdr>
    </w:div>
    <w:div w:id="623853802">
      <w:bodyDiv w:val="1"/>
      <w:marLeft w:val="0"/>
      <w:marRight w:val="0"/>
      <w:marTop w:val="0"/>
      <w:marBottom w:val="0"/>
      <w:divBdr>
        <w:top w:val="none" w:sz="0" w:space="0" w:color="auto"/>
        <w:left w:val="none" w:sz="0" w:space="0" w:color="auto"/>
        <w:bottom w:val="none" w:sz="0" w:space="0" w:color="auto"/>
        <w:right w:val="none" w:sz="0" w:space="0" w:color="auto"/>
      </w:divBdr>
    </w:div>
    <w:div w:id="809902062">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996763088">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560049445">
      <w:bodyDiv w:val="1"/>
      <w:marLeft w:val="0"/>
      <w:marRight w:val="0"/>
      <w:marTop w:val="0"/>
      <w:marBottom w:val="0"/>
      <w:divBdr>
        <w:top w:val="none" w:sz="0" w:space="0" w:color="auto"/>
        <w:left w:val="none" w:sz="0" w:space="0" w:color="auto"/>
        <w:bottom w:val="none" w:sz="0" w:space="0" w:color="auto"/>
        <w:right w:val="none" w:sz="0" w:space="0" w:color="auto"/>
      </w:divBdr>
    </w:div>
    <w:div w:id="1613243945">
      <w:bodyDiv w:val="1"/>
      <w:marLeft w:val="0"/>
      <w:marRight w:val="0"/>
      <w:marTop w:val="0"/>
      <w:marBottom w:val="0"/>
      <w:divBdr>
        <w:top w:val="none" w:sz="0" w:space="0" w:color="auto"/>
        <w:left w:val="none" w:sz="0" w:space="0" w:color="auto"/>
        <w:bottom w:val="none" w:sz="0" w:space="0" w:color="auto"/>
        <w:right w:val="none" w:sz="0" w:space="0" w:color="auto"/>
      </w:divBdr>
    </w:div>
    <w:div w:id="1665820810">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data.europa.eu/eli/reg/2016/679/oj"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creativecommons.org/licenses/by-nc-nd/3.0/es/" TargetMode="External"/><Relationship Id="rId17" Type="http://schemas.openxmlformats.org/officeDocument/2006/relationships/header" Target="header3.xml"/><Relationship Id="rId25" Type="http://schemas.openxmlformats.org/officeDocument/2006/relationships/hyperlink" Target="http://arxiv.org/abs/2112.07869"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hyperlink" Target="https://arxiv.org/pdf/1711.051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hyperlink" Target="https://pytorch.org/docs/stable/index.html" TargetMode="Externa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hyperlink" Target="https://github.com/mserretm/HigiaHealthCode" TargetMode="Externa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hyperlink" Target="https://fastapi.tiangolo.com/" TargetMode="External"/><Relationship Id="rId30" Type="http://schemas.openxmlformats.org/officeDocument/2006/relationships/hyperlink" Target="https://doi.org/10.1093/biomet/30.1-2.81" TargetMode="External"/><Relationship Id="rId8"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3</TotalTime>
  <Pages>24</Pages>
  <Words>5904</Words>
  <Characters>32476</Characters>
  <Application>Microsoft Office Word</Application>
  <DocSecurity>0</DocSecurity>
  <Lines>270</Lines>
  <Paragraphs>76</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38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81</cp:revision>
  <dcterms:created xsi:type="dcterms:W3CDTF">2025-02-19T14:51:00Z</dcterms:created>
  <dcterms:modified xsi:type="dcterms:W3CDTF">2025-04-27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0A6vDze"/&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